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0" w:name="_Toc164800994"/>
      <w:bookmarkStart w:id="1" w:name="_Toc164801232"/>
      <w:r w:rsidRPr="0067618A">
        <w:lastRenderedPageBreak/>
        <w:t>Abstract</w:t>
      </w:r>
      <w:bookmarkEnd w:id="0"/>
      <w:bookmarkEnd w:id="1"/>
    </w:p>
    <w:p w14:paraId="24AC3C5B" w14:textId="6EB0A81E" w:rsidR="00920744" w:rsidRPr="0067618A" w:rsidRDefault="00920744" w:rsidP="007D34C7"/>
    <w:p w14:paraId="1030A7DA" w14:textId="5F18271F" w:rsidR="00F10F0C" w:rsidRPr="00EA682C" w:rsidRDefault="009A4ED7" w:rsidP="009A4ED7">
      <w:pPr>
        <w:pStyle w:val="Heading1"/>
      </w:pPr>
      <w:r w:rsidRPr="009A4ED7">
        <w:lastRenderedPageBreak/>
        <w:t>INTRODUCTION</w:t>
      </w:r>
    </w:p>
    <w:p w14:paraId="5A33ECFF" w14:textId="663F8391" w:rsidR="00942F8F" w:rsidRPr="009A4ED7" w:rsidRDefault="009A4ED7" w:rsidP="009A4ED7">
      <w:pPr>
        <w:pStyle w:val="Heading2"/>
        <w:rPr>
          <w:lang w:val="en-GB"/>
        </w:rPr>
      </w:pPr>
      <w:r w:rsidRPr="009A4ED7">
        <w:rPr>
          <w:color w:val="1F497D" w:themeColor="text2"/>
          <w:lang w:val="en-GB"/>
        </w:rPr>
        <w:t>Background on Higher Education Management</w:t>
      </w:r>
      <w:r>
        <w:rPr>
          <w:lang w:val="en-GB"/>
        </w:rPr>
        <w:t xml:space="preserve"> (JPSZ)</w:t>
      </w:r>
    </w:p>
    <w:p w14:paraId="2834599A" w14:textId="78AA862F" w:rsidR="00942F8F" w:rsidRDefault="009A4ED7" w:rsidP="009A4ED7">
      <w:pPr>
        <w:pStyle w:val="Heading2"/>
        <w:rPr>
          <w:lang w:val="en-GB"/>
        </w:rPr>
      </w:pPr>
      <w:r w:rsidRPr="009A4ED7">
        <w:rPr>
          <w:color w:val="1F497D" w:themeColor="text2"/>
          <w:lang w:val="en-GB"/>
        </w:rPr>
        <w:t>The Role of Stakeholders in Higher Education</w:t>
      </w:r>
      <w:r>
        <w:rPr>
          <w:lang w:val="en-GB"/>
        </w:rPr>
        <w:t xml:space="preserve"> (JPSZ)</w:t>
      </w:r>
    </w:p>
    <w:p w14:paraId="04F7FAA1" w14:textId="77777777" w:rsidR="00934EAC" w:rsidRDefault="00934EAC" w:rsidP="00137286"/>
    <w:p w14:paraId="2F8374BD" w14:textId="2611AC85" w:rsidR="00934EAC" w:rsidRPr="00934EAC" w:rsidRDefault="00934EAC" w:rsidP="00934EAC">
      <w:pPr>
        <w:rPr>
          <w:highlight w:val="yellow"/>
          <w:lang w:val="en-GB"/>
        </w:rPr>
      </w:pPr>
      <w:r>
        <w:rPr>
          <w:highlight w:val="yellow"/>
          <w:lang w:val="en-GB"/>
        </w:rPr>
        <w:t>ver1:</w:t>
      </w:r>
      <w:r>
        <w:rPr>
          <w:highlight w:val="yellow"/>
          <w:lang w:val="en-GB"/>
        </w:rPr>
        <w:br/>
      </w:r>
      <w:r w:rsidRPr="00934EAC">
        <w:rPr>
          <w:highlight w:val="yellow"/>
          <w:lang w:val="en-GB"/>
        </w:rPr>
        <w:t>In the evolving landscape of higher education, the concept of stakeholder engagement has gained significant traction as institutions strive to maintain relevance, accountability, and quality in a multifaceted environment. Unlike commercial enterprises that often serve a clearly defined clientele, higher education institutions (HEIs) must navigate a complex array of relationships with diverse stakeholder groups, each possessing distinct expectations, influence, and modes of engagement. Understanding the role of stakeholders is, therefore, fundamental to the effective governance and quality assurance of academic institutions.</w:t>
      </w:r>
    </w:p>
    <w:p w14:paraId="7B7A1B8D" w14:textId="77777777" w:rsidR="00934EAC" w:rsidRPr="00934EAC" w:rsidRDefault="00934EAC" w:rsidP="00934EAC">
      <w:pPr>
        <w:rPr>
          <w:highlight w:val="yellow"/>
          <w:lang w:val="en-GB"/>
        </w:rPr>
      </w:pPr>
      <w:r w:rsidRPr="00934EAC">
        <w:rPr>
          <w:highlight w:val="yellow"/>
          <w:lang w:val="en-GB"/>
        </w:rPr>
        <w:t>A defining feature of higher education is the inherent ambiguity in identifying a singular "client." In publicly funded institutions, the government may act as a financial stakeholder, while students are the direct beneficiaries of the educational service. However, even in private institutions, financial contributions can come from multiple sources such as foundations, employers, or parents. This fragmentation of payer and user roles complicates the accountability structures and calls for nuanced stakeholder management approaches. Moreover, students may not always perceive the full cost or value of their education, particularly when they do not directly bear its financial burden, further complicating the dynamics of service satisfaction.</w:t>
      </w:r>
    </w:p>
    <w:p w14:paraId="42013C55" w14:textId="77777777" w:rsidR="00934EAC" w:rsidRPr="00934EAC" w:rsidRDefault="00934EAC" w:rsidP="00934EAC">
      <w:pPr>
        <w:rPr>
          <w:highlight w:val="yellow"/>
          <w:lang w:val="en-GB"/>
        </w:rPr>
      </w:pPr>
      <w:r w:rsidRPr="00934EAC">
        <w:rPr>
          <w:highlight w:val="yellow"/>
          <w:lang w:val="en-GB"/>
        </w:rPr>
        <w:t>Beyond teaching and learning, HEIs also engage in research and community service, thereby expanding the network of stakeholders to include research sponsors, academic collaborators, industry partners, and local communities. Each of these actors contributes to and evaluates the institution's mission from different perspectives. For instance, while students may prioritize pedagogical quality and career outcomes, employers are more concerned with the alignment between educational outputs and labor market needs. Similarly, public authorities assess universities in terms of policy compliance, societal impact, and efficient use of public funds.</w:t>
      </w:r>
    </w:p>
    <w:p w14:paraId="3F5DE5A1" w14:textId="77777777" w:rsidR="00934EAC" w:rsidRPr="00934EAC" w:rsidRDefault="00934EAC" w:rsidP="00934EAC">
      <w:pPr>
        <w:rPr>
          <w:highlight w:val="yellow"/>
          <w:lang w:val="en-GB"/>
        </w:rPr>
      </w:pPr>
      <w:r w:rsidRPr="00934EAC">
        <w:rPr>
          <w:highlight w:val="yellow"/>
          <w:lang w:val="en-GB"/>
        </w:rPr>
        <w:t>The stakeholder approach in higher education is underpinned by theoretical frameworks, notably the model developed by Freeman (1984), who introduced the concept of "stakeholder management capability." This involves a systematic process encompassing the identification of relevant stakeholder groups, understanding their interests, and aligning institutional processes accordingly. Institutions with high stakeholder management capacity not only communicate effectively with multiple groups but also anticipate concerns, engage in cooperative negotiation, and allocate resources in line with stakeholder expectations. Such institutions are characterized by a proactive culture of service and inclusivity that transcends managerial hierarchies and permeates the organizational fabric.</w:t>
      </w:r>
    </w:p>
    <w:p w14:paraId="61D5AE0A" w14:textId="77777777" w:rsidR="00934EAC" w:rsidRPr="00934EAC" w:rsidRDefault="00934EAC" w:rsidP="00934EAC">
      <w:pPr>
        <w:rPr>
          <w:highlight w:val="yellow"/>
          <w:lang w:val="en-GB"/>
        </w:rPr>
      </w:pPr>
      <w:r w:rsidRPr="00934EAC">
        <w:rPr>
          <w:highlight w:val="yellow"/>
          <w:lang w:val="en-GB"/>
        </w:rPr>
        <w:lastRenderedPageBreak/>
        <w:t>From a normative perspective, stakeholder engagement is embedded within modern quality management frameworks. The ISO 21001:2018 standard for educational organizations, for example, mandates the systematic identification and consideration of all interested parties (Clause 4.2), alongside mechanisms for regular feedback, communication, and improvement planning. Compared to more traditional quality assurance criteria such as those outlined by Poland’s PKA (Polska Komisja Akredytacyjna), ISO 21001 offers a more holistic view that recognizes a broader spectrum of stakeholder groups, including faculty, administrative staff, external partners, and community representatives.</w:t>
      </w:r>
    </w:p>
    <w:p w14:paraId="78B2197E" w14:textId="77777777" w:rsidR="00934EAC" w:rsidRPr="00934EAC" w:rsidRDefault="00934EAC" w:rsidP="00934EAC">
      <w:pPr>
        <w:rPr>
          <w:highlight w:val="yellow"/>
          <w:lang w:val="en-GB"/>
        </w:rPr>
      </w:pPr>
      <w:r w:rsidRPr="00934EAC">
        <w:rPr>
          <w:highlight w:val="yellow"/>
          <w:lang w:val="en-GB"/>
        </w:rPr>
        <w:t>The quality of services in higher education is increasingly assessed through stakeholder satisfaction metrics. Internal stakeholders—such as students, teachers, and university staff—evaluate academic quality, support structures, and institutional culture. External stakeholders—such as accreditation bodies, employers, and governmental agencies—focus on graduate competencies, compliance with standards, and societal contributions. Institutions that integrate these multiple perspectives into their quality assurance processes not only improve stakeholder satisfaction but also build institutional legitimacy and resilience.</w:t>
      </w:r>
    </w:p>
    <w:p w14:paraId="6C698616" w14:textId="1594E7E2" w:rsidR="00934EAC" w:rsidRDefault="00934EAC" w:rsidP="00934EAC">
      <w:pPr>
        <w:rPr>
          <w:lang w:val="en-GB"/>
        </w:rPr>
      </w:pPr>
      <w:r w:rsidRPr="00934EAC">
        <w:rPr>
          <w:highlight w:val="yellow"/>
          <w:lang w:val="en-GB"/>
        </w:rPr>
        <w:t>In sum, stakeholders are not peripheral observers but integral actors in the shaping of higher education. Their engagement determines the relevance, effectiveness, and societal value of academic institutions. As universities confront rising expectations for transparency, accountability, and impact, the ability to manage and satisfy diverse stakeholder groups emerges as a cornerstone of strategic success. Embedding stakeholder considerations into governance and quality management frameworks is not merely advisable—it is essential for the sustainable evolution of higher education.</w:t>
      </w:r>
    </w:p>
    <w:p w14:paraId="17176940" w14:textId="0A649D29" w:rsidR="00934EAC" w:rsidRDefault="00934EAC" w:rsidP="00934EAC">
      <w:pPr>
        <w:rPr>
          <w:lang w:val="en-GB"/>
        </w:rPr>
      </w:pPr>
      <w:r>
        <w:rPr>
          <w:lang w:val="en-GB"/>
        </w:rPr>
        <w:t>Ver2:</w:t>
      </w:r>
    </w:p>
    <w:p w14:paraId="452E6828" w14:textId="77777777" w:rsidR="00934EAC" w:rsidRPr="00934EAC" w:rsidRDefault="00934EAC" w:rsidP="00934EAC">
      <w:pPr>
        <w:rPr>
          <w:highlight w:val="yellow"/>
          <w:lang w:val="en-GB"/>
        </w:rPr>
      </w:pPr>
      <w:r w:rsidRPr="00934EAC">
        <w:rPr>
          <w:highlight w:val="yellow"/>
          <w:lang w:val="en-GB"/>
        </w:rPr>
        <w:t>In today’s dynamic and interconnected educational landscape, the concept of stakeholder engagement has emerged as a strategic cornerstone in the governance and quality management of higher education institutions (HEIs). No longer confined to a linear model of knowledge transfer between teacher and student, contemporary universities function within multifaceted systems of accountability and service, where diverse stakeholder groups exert varying degrees of influence and expectation. Understanding and effectively managing these relationships is essential for sustaining institutional excellence, social legitimacy, and continuous improvement.</w:t>
      </w:r>
    </w:p>
    <w:p w14:paraId="6BBF1136" w14:textId="77777777" w:rsidR="00934EAC" w:rsidRPr="00934EAC" w:rsidRDefault="00934EAC" w:rsidP="00934EAC">
      <w:pPr>
        <w:rPr>
          <w:highlight w:val="yellow"/>
          <w:lang w:val="en-GB"/>
        </w:rPr>
      </w:pPr>
      <w:r w:rsidRPr="00934EAC">
        <w:rPr>
          <w:highlight w:val="yellow"/>
          <w:lang w:val="en-GB"/>
        </w:rPr>
        <w:t>Stakeholders in higher education include, but are not limited to, students, academic staff, administrative personnel, employers, funding bodies, research collaborators, alumni, and the broader society. Each of these groups engages with institutions in distinct ways—some as direct beneficiaries, others as strategic partners or evaluators. For example, students focus on instructional quality, learning support, and employability, while employers emphasize graduate readiness and alignment with labor market demands. Research funders are concerned with scholarly output and societal impact, and community stakeholders often assess a university's contribution to regional development and public service.</w:t>
      </w:r>
    </w:p>
    <w:p w14:paraId="6A63C2F3" w14:textId="77777777" w:rsidR="00934EAC" w:rsidRPr="00934EAC" w:rsidRDefault="00934EAC" w:rsidP="00934EAC">
      <w:pPr>
        <w:rPr>
          <w:highlight w:val="yellow"/>
          <w:lang w:val="en-GB"/>
        </w:rPr>
      </w:pPr>
      <w:r w:rsidRPr="00934EAC">
        <w:rPr>
          <w:highlight w:val="yellow"/>
          <w:lang w:val="en-GB"/>
        </w:rPr>
        <w:lastRenderedPageBreak/>
        <w:t>This diversity of expectations challenges universities to move beyond narrow, performance-based models of accountability. Instead, they must adopt inclusive approaches that recognize stakeholders not only as recipients or regulators, but as co-creators of value. In this regard, Freeman’s stakeholder theory (1984) provides a foundational framework. It emphasizes the capability of institutions to systematically identify key stakeholder groups, understand their interests, and adapt internal processes to align with those interests. Institutions that demonstrate high stakeholder management capability tend to exhibit transparent communication, collaborative decision-making, and a proactive approach to addressing stakeholder concerns.</w:t>
      </w:r>
    </w:p>
    <w:p w14:paraId="3A0F25E3" w14:textId="77777777" w:rsidR="00934EAC" w:rsidRPr="00934EAC" w:rsidRDefault="00934EAC" w:rsidP="00934EAC">
      <w:pPr>
        <w:rPr>
          <w:highlight w:val="yellow"/>
          <w:lang w:val="en-GB"/>
        </w:rPr>
      </w:pPr>
      <w:r w:rsidRPr="00934EAC">
        <w:rPr>
          <w:highlight w:val="yellow"/>
          <w:lang w:val="en-GB"/>
        </w:rPr>
        <w:t>Stakeholder engagement is also enshrined in international quality standards such as ISO 21001:2018, which provides a comprehensive framework for educational organizations. This standard requires institutions to identify and engage all “interested parties,” monitor their expectations, and incorporate feedback into strategic and operational planning. Unlike more rigid regulatory systems, ISO 21001 views quality as a dynamic, stakeholder-driven process, emphasizing the value of continual feedback, participatory governance, and strategic alignment with the needs of various groups.</w:t>
      </w:r>
    </w:p>
    <w:p w14:paraId="5008CC58" w14:textId="77777777" w:rsidR="00934EAC" w:rsidRPr="00934EAC" w:rsidRDefault="00934EAC" w:rsidP="00934EAC">
      <w:pPr>
        <w:rPr>
          <w:highlight w:val="yellow"/>
          <w:lang w:val="en-GB"/>
        </w:rPr>
      </w:pPr>
      <w:r w:rsidRPr="00934EAC">
        <w:rPr>
          <w:highlight w:val="yellow"/>
          <w:lang w:val="en-GB"/>
        </w:rPr>
        <w:t>Practically, this means that HEIs must design and implement mechanisms that facilitate two-way communication, participatory evaluation, and evidence-based decision-making. Surveys of student satisfaction, advisory boards involving employers, feedback loops with alumni, and engagement with community organizations all serve as tools for fostering mutual understanding and institutional responsiveness. These mechanisms also play a vital role in identifying potential mismatches between stakeholder expectations and institutional performance, thereby informing quality improvement initiatives.</w:t>
      </w:r>
    </w:p>
    <w:p w14:paraId="594A9594" w14:textId="77777777" w:rsidR="00934EAC" w:rsidRPr="00934EAC" w:rsidRDefault="00934EAC" w:rsidP="00934EAC">
      <w:pPr>
        <w:rPr>
          <w:highlight w:val="yellow"/>
          <w:lang w:val="en-GB"/>
        </w:rPr>
      </w:pPr>
      <w:r w:rsidRPr="00934EAC">
        <w:rPr>
          <w:highlight w:val="yellow"/>
          <w:lang w:val="en-GB"/>
        </w:rPr>
        <w:t>Importantly, stakeholder satisfaction is not only a measure of institutional success but also a determinant of long-term sustainability. Institutions that foster trust and collaboration with their stakeholders are better positioned to adapt to changing societal needs, economic pressures, and technological transformations. Conversely, neglecting stakeholder perspectives can result in reputational damage, reduced funding opportunities, and diminished relevance in a competitive global education market.</w:t>
      </w:r>
    </w:p>
    <w:p w14:paraId="029F7B27" w14:textId="77777777" w:rsidR="00934EAC" w:rsidRPr="00934EAC" w:rsidRDefault="00934EAC" w:rsidP="00934EAC">
      <w:pPr>
        <w:rPr>
          <w:highlight w:val="yellow"/>
          <w:lang w:val="en-GB"/>
        </w:rPr>
      </w:pPr>
      <w:r w:rsidRPr="00934EAC">
        <w:rPr>
          <w:highlight w:val="yellow"/>
          <w:lang w:val="en-GB"/>
        </w:rPr>
        <w:t>Moreover, the role of stakeholders extends beyond accountability. They contribute to innovation, legitimacy, and strategic foresight. In research-intensive universities, for instance, collaboration with industry and government agencies not only enhances resource acquisition but also informs curriculum development and ensures that educational programs remain aligned with real-world challenges. Similarly, empowering students as active participants in institutional governance strengthens democratic values and reinforces a culture of shared responsibility.</w:t>
      </w:r>
    </w:p>
    <w:p w14:paraId="542D65AE" w14:textId="45A14590" w:rsidR="00934EAC" w:rsidRDefault="00934EAC" w:rsidP="00934EAC">
      <w:pPr>
        <w:rPr>
          <w:lang w:val="en-GB"/>
        </w:rPr>
      </w:pPr>
      <w:r w:rsidRPr="00934EAC">
        <w:rPr>
          <w:highlight w:val="yellow"/>
          <w:lang w:val="en-GB"/>
        </w:rPr>
        <w:t>In conclusion, stakeholders are not peripheral actors but central participants in the mission and functioning of higher education institutions. Their influence permeates teaching, research, and service functions alike. Effective stakeholder engagement—rooted in theory, supported by systems, and operationalized through meaningful dialogue—is indispensable for maintaining quality, relevance, and institutional resilience. As higher education continues to evolve, the ability to listen, respond, and collaborate with stakeholders will remain a defining feature of successful institutions.</w:t>
      </w:r>
    </w:p>
    <w:p w14:paraId="473706D6" w14:textId="42F99F34" w:rsidR="00934EAC" w:rsidRPr="00934EAC" w:rsidRDefault="00934EAC" w:rsidP="00934EAC">
      <w:pPr>
        <w:rPr>
          <w:highlight w:val="yellow"/>
          <w:lang w:val="en-GB"/>
        </w:rPr>
      </w:pPr>
      <w:r w:rsidRPr="00934EAC">
        <w:rPr>
          <w:highlight w:val="yellow"/>
          <w:lang w:val="en-GB"/>
        </w:rPr>
        <w:lastRenderedPageBreak/>
        <w:t>Ver3:</w:t>
      </w:r>
    </w:p>
    <w:p w14:paraId="28B364E9" w14:textId="77777777" w:rsidR="00934EAC" w:rsidRPr="00934EAC" w:rsidRDefault="00934EAC" w:rsidP="00934EAC">
      <w:pPr>
        <w:rPr>
          <w:highlight w:val="yellow"/>
          <w:lang w:val="en-GB"/>
        </w:rPr>
      </w:pPr>
      <w:r w:rsidRPr="00934EAC">
        <w:rPr>
          <w:highlight w:val="yellow"/>
          <w:lang w:val="en-GB"/>
        </w:rPr>
        <w:t>In today’s evolving academic environment, the role of stakeholders has become increasingly central to the governance, performance, and quality assurance of higher education institutions (HEIs). These institutions no longer operate in isolation but are embedded within a complex ecosystem of expectations, obligations, and relationships. In such a context, quality management is not solely a matter of internal metrics and standards, but a multidimensional process deeply shaped by the perspectives and satisfaction of stakeholders. Recognizing and integrating these perspectives is essential for institutions committed to excellence, relevance, and continuous improvement.</w:t>
      </w:r>
    </w:p>
    <w:p w14:paraId="114840DD" w14:textId="77777777" w:rsidR="00934EAC" w:rsidRPr="00934EAC" w:rsidRDefault="00934EAC" w:rsidP="00934EAC">
      <w:pPr>
        <w:rPr>
          <w:highlight w:val="yellow"/>
          <w:lang w:val="en-GB"/>
        </w:rPr>
      </w:pPr>
      <w:r w:rsidRPr="00934EAC">
        <w:rPr>
          <w:highlight w:val="yellow"/>
          <w:lang w:val="en-GB"/>
        </w:rPr>
        <w:t>Stakeholders in higher education comprise a diverse group of actors: students, faculty, administrative staff, employers, research sponsors, policymakers, alumni, and society at large. Each of these groups interacts with the institution in distinct ways and evaluates quality through different lenses. For instance, students often assess teaching effectiveness, academic support, and learning outcomes, while employers focus on graduate competencies, work-readiness, and innovation potential. Government bodies and funding agencies may emphasize alignment with public policy objectives and fiscal responsibility, whereas society expects ethical conduct, knowledge dissemination, and social impact.</w:t>
      </w:r>
    </w:p>
    <w:p w14:paraId="72CEE07D" w14:textId="77777777" w:rsidR="00934EAC" w:rsidRPr="00934EAC" w:rsidRDefault="00934EAC" w:rsidP="00934EAC">
      <w:pPr>
        <w:rPr>
          <w:highlight w:val="yellow"/>
          <w:lang w:val="en-GB"/>
        </w:rPr>
      </w:pPr>
      <w:r w:rsidRPr="00934EAC">
        <w:rPr>
          <w:highlight w:val="yellow"/>
          <w:lang w:val="en-GB"/>
        </w:rPr>
        <w:t>Quality management systems in HEIs must therefore be designed to reflect this pluralism. Traditional quality assurance models, typically centered around compliance, performance indicators, and internal auditing, are insufficient to capture the dynamic needs and contributions of external stakeholders. Instead, modern quality paradigms—particularly those aligned with the Total Quality Management (TQM) philosophy—emphasize stakeholder satisfaction, participatory processes, and the continuous refinement of educational services based on stakeholder input.</w:t>
      </w:r>
    </w:p>
    <w:p w14:paraId="2A77B094" w14:textId="77777777" w:rsidR="00934EAC" w:rsidRPr="00934EAC" w:rsidRDefault="00934EAC" w:rsidP="00934EAC">
      <w:pPr>
        <w:rPr>
          <w:highlight w:val="yellow"/>
          <w:lang w:val="en-GB"/>
        </w:rPr>
      </w:pPr>
      <w:r w:rsidRPr="00934EAC">
        <w:rPr>
          <w:highlight w:val="yellow"/>
          <w:lang w:val="en-GB"/>
        </w:rPr>
        <w:t>A key theoretical foundation for integrating stakeholders into quality management is provided by Freeman’s stakeholder theory (1984), which advocates a strategic approach to identifying stakeholder groups, understanding their interests, and aligning institutional processes accordingly. In higher education, this means not only acknowledging stakeholder diversity but institutionalizing mechanisms for their active engagement in quality-related processes. Institutions with strong stakeholder management capabilities create communication frameworks that foster transparency, shared decision-making, and iterative feedback loops, all of which are critical for adaptive quality systems.</w:t>
      </w:r>
    </w:p>
    <w:p w14:paraId="2BCB89C5" w14:textId="77777777" w:rsidR="00934EAC" w:rsidRPr="00934EAC" w:rsidRDefault="00934EAC" w:rsidP="00934EAC">
      <w:pPr>
        <w:rPr>
          <w:highlight w:val="yellow"/>
          <w:lang w:val="en-GB"/>
        </w:rPr>
      </w:pPr>
      <w:r w:rsidRPr="00934EAC">
        <w:rPr>
          <w:highlight w:val="yellow"/>
          <w:lang w:val="en-GB"/>
        </w:rPr>
        <w:t>The ISO 21001:2018 standard for educational organizations formalizes this principle by embedding stakeholder engagement across all components of quality management. Clause 4.2 of the standard requires institutions to identify all “interested parties” and understand their needs and expectations. This information must then inform planning (Clause 6), operations (Clause 8), and monitoring and evaluation (Clause 9). Significantly, the standard positions stakeholder feedback as not just a performance measure, but a driver of organizational learning and service enhancement. This reflects a shift from traditional input-output models to holistic, value-based quality management.</w:t>
      </w:r>
    </w:p>
    <w:p w14:paraId="20E4E316" w14:textId="77777777" w:rsidR="00934EAC" w:rsidRPr="00934EAC" w:rsidRDefault="00934EAC" w:rsidP="00934EAC">
      <w:pPr>
        <w:rPr>
          <w:highlight w:val="yellow"/>
          <w:lang w:val="en-GB"/>
        </w:rPr>
      </w:pPr>
      <w:r w:rsidRPr="00934EAC">
        <w:rPr>
          <w:highlight w:val="yellow"/>
          <w:lang w:val="en-GB"/>
        </w:rPr>
        <w:t xml:space="preserve">Stakeholders also play a critical role in evaluating the effectiveness of institutional quality. Student surveys, alumni tracking, employer consultations, and collaborative research ventures are all examples of mechanisms through which stakeholder perceptions influence institutional priorities and </w:t>
      </w:r>
      <w:r w:rsidRPr="00934EAC">
        <w:rPr>
          <w:highlight w:val="yellow"/>
          <w:lang w:val="en-GB"/>
        </w:rPr>
        <w:lastRenderedPageBreak/>
        <w:t>improvements. In turn, these feedback channels enable HEIs to better align their offerings with stakeholder-defined criteria for quality—such as relevance, accessibility, equity, and innovation. Importantly, quality becomes not a fixed benchmark, but a negotiated and evolving outcome of stakeholder-institution interaction.</w:t>
      </w:r>
    </w:p>
    <w:p w14:paraId="7DF5B5AA" w14:textId="77777777" w:rsidR="00934EAC" w:rsidRPr="00934EAC" w:rsidRDefault="00934EAC" w:rsidP="00934EAC">
      <w:pPr>
        <w:rPr>
          <w:highlight w:val="yellow"/>
          <w:lang w:val="en-GB"/>
        </w:rPr>
      </w:pPr>
      <w:r w:rsidRPr="00934EAC">
        <w:rPr>
          <w:highlight w:val="yellow"/>
          <w:lang w:val="en-GB"/>
        </w:rPr>
        <w:t>Moreover, stakeholder engagement fosters a culture of shared ownership and accountability. Students engaged in curriculum design, staff involved in quality audits, and employers participating in advisory councils all contribute to a more integrated and responsive system of quality management. This inclusive approach not only enhances the legitimacy of institutional decisions but also reinforces the institution’s capacity for resilience in times of change or uncertainty.</w:t>
      </w:r>
    </w:p>
    <w:p w14:paraId="006A64C0" w14:textId="05F59DCF" w:rsidR="00934EAC" w:rsidRPr="00934EAC" w:rsidRDefault="00934EAC" w:rsidP="00934EAC">
      <w:pPr>
        <w:rPr>
          <w:lang w:val="en-GB"/>
        </w:rPr>
      </w:pPr>
      <w:r w:rsidRPr="00934EAC">
        <w:rPr>
          <w:highlight w:val="yellow"/>
          <w:lang w:val="en-GB"/>
        </w:rPr>
        <w:t>In conclusion, stakeholders are not peripheral observers but integral co-creators in the pursuit of quality in higher education. Their expectations and feedback form the bedrock of modern quality management systems, such as those outlined in ISO 21001:2018. For HEIs aiming to be relevant, responsive, and future-ready, stakeholder engagement must be embedded not only in governance but in every phase of the quality cycle—from planning and implementation to evaluation and continuous improvement. Embracing this inclusive, systems-based approach is essential for universities seeking to uphold academic excellence while fulfilling their broader social mission.</w:t>
      </w:r>
    </w:p>
    <w:p w14:paraId="5813AFBF" w14:textId="77777777" w:rsidR="00934EAC" w:rsidRPr="00934EAC" w:rsidRDefault="00934EAC" w:rsidP="00137286">
      <w:pPr>
        <w:rPr>
          <w:lang w:val="en-GB"/>
        </w:rPr>
      </w:pPr>
    </w:p>
    <w:p w14:paraId="6ACF78D3" w14:textId="3856939B" w:rsidR="00137286" w:rsidRPr="00E1099F" w:rsidRDefault="00137286" w:rsidP="00137286">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w:t>
      </w:r>
      <w:r>
        <w:lastRenderedPageBreak/>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3A240988" w14:textId="77777777" w:rsidR="001E2BB4" w:rsidRDefault="001E2BB4" w:rsidP="001E2BB4">
      <w:r w:rsidRPr="003725E9">
        <w:t>zdolności do zarządzania interesariuszami</w:t>
      </w:r>
      <w:r>
        <w:t>. Pojęcie to bowiem (</w:t>
      </w:r>
      <w:r w:rsidRPr="00243355">
        <w:rPr>
          <w:i/>
          <w:iCs/>
        </w:rPr>
        <w:t>Stakeholder Management Capability</w:t>
      </w:r>
      <w:r>
        <w:t xml:space="preserve">) w kontekście menedżerów zostało wprowadzone do literatury przedmiotu przez Freemana w 1984 roku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fldChar w:fldCharType="separate"/>
      </w:r>
      <w:r w:rsidRPr="001D7412">
        <w:rPr>
          <w:noProof/>
        </w:rPr>
        <w:t>(Freeman, 2010; Zakhem, 2008)</w:t>
      </w:r>
      <w:r>
        <w:fldChar w:fldCharType="end"/>
      </w:r>
      <w:r>
        <w:t>, który jest jednym z pionierów badań nad interesariuszami. Według niego zdolność do zarządzania interesariuszami wyraża się poprzez umiejętności zastosowania 3 etapów analizy interesariuszy łącznie, a następnie wdrożenia wniosków z tej analizy. Etapy te zostały sformułowane następująco:</w:t>
      </w:r>
    </w:p>
    <w:p w14:paraId="138E6E91" w14:textId="77777777" w:rsidR="001E2BB4" w:rsidRDefault="001E2BB4" w:rsidP="001E2BB4">
      <w:pPr>
        <w:pStyle w:val="ListParagraph"/>
        <w:numPr>
          <w:ilvl w:val="0"/>
          <w:numId w:val="45"/>
        </w:numPr>
      </w:pPr>
      <w:r>
        <w:t>Identyfikacja i zrozumienie tego kim są interesariusze organizacji i jakie są ich interesy.</w:t>
      </w:r>
    </w:p>
    <w:p w14:paraId="5A346114" w14:textId="77777777" w:rsidR="001E2BB4" w:rsidRDefault="001E2BB4" w:rsidP="001E2BB4">
      <w:pPr>
        <w:pStyle w:val="ListParagraph"/>
        <w:numPr>
          <w:ilvl w:val="0"/>
          <w:numId w:val="45"/>
        </w:numPr>
      </w:pPr>
      <w:r>
        <w:t>Identyfikacja i zrozumienie jakie procesy w organizacji wpływają pośrednio lub bezpośrednio na zarządzanie relacjami z interesariuszami oraz czy te procesy są odpowiednio dopasowane do wymagań wynikających z aktualnego stanu mapy interesariuszy i procesów w organizacji.</w:t>
      </w:r>
    </w:p>
    <w:p w14:paraId="267D2325" w14:textId="77777777" w:rsidR="001E2BB4" w:rsidRDefault="001E2BB4" w:rsidP="001E2BB4">
      <w:pPr>
        <w:pStyle w:val="ListParagraph"/>
        <w:numPr>
          <w:ilvl w:val="0"/>
          <w:numId w:val="45"/>
        </w:numPr>
      </w:pPr>
      <w:r>
        <w:t xml:space="preserve">Identyfikacja i zrozumienie zachodzących transakcji (wymian) i negocjacji (targów) z interesariuszami oraz czy te procesy są odpowiednie do wymagań wynikających z aktualnego stanu mapy interesariuszy i procesów w organizacji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Pr="00A92EFF">
        <w:rPr>
          <w:noProof/>
        </w:rPr>
        <w:t>(por. Freeman, 2010, s. 53)</w:t>
      </w:r>
      <w:r>
        <w:fldChar w:fldCharType="end"/>
      </w:r>
      <w:r>
        <w:t>.</w:t>
      </w:r>
    </w:p>
    <w:p w14:paraId="29BA04FB" w14:textId="77777777" w:rsidR="001E2BB4" w:rsidRDefault="001E2BB4" w:rsidP="001E2BB4">
      <w:r>
        <w:t>Praktyczne wdrożenie wniosków z powyższych analiz skutkuje (wg. Freemana) tym, że organizacje o wysokiej zdolności do zarządzania interesariuszami:</w:t>
      </w:r>
    </w:p>
    <w:p w14:paraId="605DD00C" w14:textId="77777777" w:rsidR="001E2BB4" w:rsidRDefault="001E2BB4" w:rsidP="001E2BB4">
      <w:pPr>
        <w:pStyle w:val="ListParagraph"/>
        <w:numPr>
          <w:ilvl w:val="0"/>
          <w:numId w:val="47"/>
        </w:numPr>
      </w:pPr>
      <w:r>
        <w:t>projektują i wdrażają procesy komunikacji z wieloma interesariuszami;</w:t>
      </w:r>
    </w:p>
    <w:p w14:paraId="0A03456A" w14:textId="77777777" w:rsidR="001E2BB4" w:rsidRDefault="001E2BB4" w:rsidP="001E2BB4">
      <w:pPr>
        <w:pStyle w:val="ListParagraph"/>
        <w:numPr>
          <w:ilvl w:val="0"/>
          <w:numId w:val="47"/>
        </w:numPr>
      </w:pPr>
      <w:r>
        <w:t xml:space="preserve">jawnie negocjują z interesariuszami w kluczowych kwestiach i dążą do dobrowolnych porozumień typu </w:t>
      </w:r>
      <w:r w:rsidRPr="0037792D">
        <w:rPr>
          <w:i/>
          <w:iCs/>
        </w:rPr>
        <w:t>win-win</w:t>
      </w:r>
      <w:r>
        <w:t>;</w:t>
      </w:r>
    </w:p>
    <w:p w14:paraId="3A8A99F2" w14:textId="77777777" w:rsidR="001E2BB4" w:rsidRDefault="001E2BB4" w:rsidP="001E2BB4">
      <w:pPr>
        <w:pStyle w:val="ListParagraph"/>
        <w:numPr>
          <w:ilvl w:val="0"/>
          <w:numId w:val="47"/>
        </w:numPr>
      </w:pPr>
      <w:r>
        <w:t>uogólniają podejście marketingowe, aby służyć wielu interesariuszom. W szczególności przeznaczają znaczne środki (w tym uwagę) na zrozumienie potrzeb interesariuszy, stosując m. in. techniki i narzędzia badań marketingowych do segmentacji i zrozumienia wieloaspektowej natury większości grup interesariuszy;</w:t>
      </w:r>
    </w:p>
    <w:p w14:paraId="7240B9B8" w14:textId="77777777" w:rsidR="001E2BB4" w:rsidRDefault="001E2BB4" w:rsidP="001E2BB4">
      <w:pPr>
        <w:pStyle w:val="ListParagraph"/>
        <w:numPr>
          <w:ilvl w:val="0"/>
          <w:numId w:val="47"/>
        </w:numPr>
      </w:pPr>
      <w:r>
        <w:lastRenderedPageBreak/>
        <w:t>włączają osoby będące liderami opinii (</w:t>
      </w:r>
      <w:r w:rsidRPr="00BF175F">
        <w:rPr>
          <w:i/>
          <w:iCs/>
        </w:rPr>
        <w:t>bou</w:t>
      </w:r>
      <w:r>
        <w:rPr>
          <w:i/>
          <w:iCs/>
        </w:rPr>
        <w:t>n</w:t>
      </w:r>
      <w:r w:rsidRPr="00BF175F">
        <w:rPr>
          <w:i/>
          <w:iCs/>
        </w:rPr>
        <w:t>dary spanners</w:t>
      </w:r>
      <w:r>
        <w:t>)</w:t>
      </w:r>
      <w:r w:rsidRPr="00001D48">
        <w:rPr>
          <w:rStyle w:val="FootnoteReference"/>
        </w:rPr>
        <w:footnoteReference w:id="1"/>
      </w:r>
      <w:r>
        <w:t xml:space="preserve"> w proces formułowania strategii w organizacji;</w:t>
      </w:r>
    </w:p>
    <w:p w14:paraId="3821BBC2" w14:textId="77777777" w:rsidR="001E2BB4" w:rsidRDefault="001E2BB4" w:rsidP="001E2BB4">
      <w:pPr>
        <w:pStyle w:val="ListParagraph"/>
        <w:numPr>
          <w:ilvl w:val="0"/>
          <w:numId w:val="47"/>
        </w:numPr>
      </w:pPr>
      <w:r>
        <w:t>są proaktywne – antycypują obawy interesariuszy i starają się wpływać na środowisko interesariuszy;</w:t>
      </w:r>
    </w:p>
    <w:p w14:paraId="012CDB52" w14:textId="77777777" w:rsidR="001E2BB4" w:rsidRDefault="001E2BB4" w:rsidP="001E2BB4">
      <w:pPr>
        <w:pStyle w:val="ListParagraph"/>
        <w:numPr>
          <w:ilvl w:val="0"/>
          <w:numId w:val="47"/>
        </w:numPr>
      </w:pPr>
      <w:r>
        <w:t>alokują zasoby w sposób spójny z obawami (</w:t>
      </w:r>
      <w:r w:rsidRPr="00B4628B">
        <w:rPr>
          <w:i/>
          <w:iCs/>
        </w:rPr>
        <w:t>concerns</w:t>
      </w:r>
      <w:r>
        <w:t>) interesariuszy;</w:t>
      </w:r>
    </w:p>
    <w:p w14:paraId="30E68419" w14:textId="77777777" w:rsidR="001E2BB4" w:rsidRDefault="001E2BB4" w:rsidP="001E2BB4">
      <w:pPr>
        <w:pStyle w:val="ListParagraph"/>
        <w:numPr>
          <w:ilvl w:val="0"/>
          <w:numId w:val="47"/>
        </w:numPr>
      </w:pPr>
      <w:r>
        <w:t xml:space="preserve">„myślą” w kategoriach służenia interesariuszom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Pr="0037792D">
        <w:rPr>
          <w:noProof/>
        </w:rPr>
        <w:t>(por. Freeman, 2010; Zakhem, 2008)</w:t>
      </w:r>
      <w:r>
        <w:fldChar w:fldCharType="end"/>
      </w:r>
      <w:r>
        <w:t>.</w:t>
      </w:r>
    </w:p>
    <w:p w14:paraId="16668C7A" w14:textId="77777777" w:rsidR="001E2BB4" w:rsidRDefault="001E2BB4" w:rsidP="001E2BB4">
      <w:pPr>
        <w:ind w:firstLine="0"/>
      </w:pPr>
      <w:r>
        <w:t xml:space="preserve">Powyższa lista jest częściowo autorskim opracowaniem na podstawie postulatów Freeman’a formułowanych już w 1984 roku. W oryginalnym ujęciu pierwszych 6 stwierdzeń dotyczy organizacji natomiast ostatnie odnosi się do menedż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interesariuszami powinno być raczej 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6D61CCA" w14:textId="77777777" w:rsidR="001E2BB4" w:rsidRDefault="001E2BB4" w:rsidP="001E2BB4">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Pr>
          <w:lang w:val="en-GB"/>
        </w:rPr>
        <w:fldChar w:fldCharType="begin" w:fldLock="1"/>
      </w:r>
      <w:r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7A30B8">
        <w:t>.</w:t>
      </w:r>
      <w:r>
        <w:t xml:space="preserve"> Natomiast w normie ISO 21001:2018 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 Autorzy tej normy postanowili jednak używać konsekwentnie określenia strony zainteresowane (</w:t>
      </w:r>
      <w:r w:rsidRPr="00683BD5">
        <w:rPr>
          <w:i/>
          <w:iCs/>
        </w:rPr>
        <w:t>interested parties</w:t>
      </w:r>
      <w:r>
        <w:t>), zamiast interesariusze (</w:t>
      </w:r>
      <w:r w:rsidRPr="00683BD5">
        <w:rPr>
          <w:i/>
          <w:iCs/>
        </w:rPr>
        <w:t>stakeholders</w:t>
      </w:r>
      <w:r>
        <w:t xml:space="preserve">). Niech podkreśleniem niezwykle ważnej roli interesariuszy w tym normatywnym systemie zarzadzania jakością usług edukacyjnych będzie fakt odniesienia się do interesariuszy w tekście normy ponad stukrotnie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w:t>
      </w:r>
    </w:p>
    <w:p w14:paraId="2F7D0903" w14:textId="71C34D01" w:rsidR="00137286" w:rsidRDefault="001E2BB4" w:rsidP="001E2BB4">
      <w:r>
        <w:lastRenderedPageBreak/>
        <w:t>Istnieją różne poziomy wymagań stawianych uczelniom w odniesieniu do jakości, a w związku z tym różne metody 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Następnym poziomem są różne metody oceny jakości. Część z nich może być obowiązkowa. Jest to tak szeroka kategoria, że można w niej również wyróżnić nieobowiązkowe, zewnętrzne i niezależne oceny (np. rankingi). Ze względu na swój charakter porównawczy mają one znikomy wpływ na poziom jakości, ale oczywiście mogą stać się inspiracją do działań doskonalących lub nawet zostać wykorzystane jako element regularnej oceny w systemie zarządzania jakością uczelni. Kolejny poziom to akredytacje.</w:t>
      </w:r>
      <w:r>
        <w:t xml:space="preserve"> </w:t>
      </w:r>
    </w:p>
    <w:p w14:paraId="257FB15A" w14:textId="77777777" w:rsidR="00DE61CC" w:rsidRDefault="00DE61CC" w:rsidP="00DE61CC">
      <w:r>
        <w:t xml:space="preserve">W polskim systemie edukacji wyższej są one obowiązkowym elementem procesu przyznawania kategorii uczelniom, które to mają wpływ na poziom ich finansowania. </w:t>
      </w:r>
      <w:commentRangeStart w:id="2"/>
      <w:r>
        <w:t xml:space="preserve">Instytucją dokonującą ocen w ramach akredytacji jest PKA (szersze omówienie metodologii oceny w ramach akredytacji PKA znajduje się w rozdziale </w:t>
      </w:r>
      <w:r>
        <w:fldChar w:fldCharType="begin"/>
      </w:r>
      <w:r>
        <w:instrText xml:space="preserve"> REF _Ref137319715 \r \h </w:instrText>
      </w:r>
      <w:r>
        <w:fldChar w:fldCharType="separate"/>
      </w:r>
      <w:r>
        <w:t>1.3.2</w:t>
      </w:r>
      <w:r>
        <w:fldChar w:fldCharType="end"/>
      </w:r>
      <w:r>
        <w:t>). Istnieją również inne instytucje akredytujące uczelnie wyższe. W polskich uwarunkowaniach takie akredytacje są zupełnie dobrowolne i mogą służyć spełnieniu wymagań pozaustawowych, np. związanych z udziałem w jakimś programie lub partnerstwie, promocji poprzez jakoś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t>niżej</w:t>
      </w:r>
      <w:r>
        <w:fldChar w:fldCharType="end"/>
      </w:r>
      <w:r>
        <w:t xml:space="preserve"> (</w:t>
      </w:r>
      <w:r>
        <w:fldChar w:fldCharType="begin"/>
      </w:r>
      <w:r>
        <w:instrText xml:space="preserve"> REF _Ref157104969 \h </w:instrText>
      </w:r>
      <w:r>
        <w:fldChar w:fldCharType="separate"/>
      </w:r>
      <w:r>
        <w:t xml:space="preserve">Tabela </w:t>
      </w:r>
      <w:r>
        <w:rPr>
          <w:noProof/>
        </w:rPr>
        <w:t>56</w:t>
      </w:r>
      <w:r>
        <w:fldChar w:fldCharType="end"/>
      </w:r>
      <w:r>
        <w:t>).</w:t>
      </w:r>
    </w:p>
    <w:p w14:paraId="2EC3942D" w14:textId="77777777" w:rsidR="00DE61CC" w:rsidRDefault="00DE61CC" w:rsidP="00DE61CC">
      <w:pPr>
        <w:pStyle w:val="Tytutabeli"/>
      </w:pPr>
      <w:r>
        <w:t xml:space="preserve">Tabela </w:t>
      </w:r>
      <w:r>
        <w:fldChar w:fldCharType="begin"/>
      </w:r>
      <w:r>
        <w:instrText xml:space="preserve"> SEQ Tabela \* ARABIC </w:instrText>
      </w:r>
      <w:r>
        <w:fldChar w:fldCharType="separate"/>
      </w:r>
      <w:r>
        <w:rPr>
          <w:noProof/>
        </w:rPr>
        <w:t>56</w:t>
      </w:r>
      <w:r>
        <w:rPr>
          <w:noProof/>
        </w:rPr>
        <w:fldChar w:fldCharType="end"/>
      </w:r>
      <w:r>
        <w:t xml:space="preserve"> Różne poziomy metod oceny jakości, a interesariusze i wpływ na poprawę jakości usług uczelni</w:t>
      </w:r>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E61CC" w14:paraId="29666569" w14:textId="77777777" w:rsidTr="00CB7972">
        <w:trPr>
          <w:cantSplit/>
          <w:tblHeader/>
        </w:trPr>
        <w:tc>
          <w:tcPr>
            <w:tcW w:w="1247" w:type="dxa"/>
            <w:vAlign w:val="center"/>
          </w:tcPr>
          <w:p w14:paraId="20184AF5" w14:textId="77777777" w:rsidR="00DE61CC" w:rsidRPr="00333C85" w:rsidRDefault="00DE61CC" w:rsidP="00CB7972">
            <w:pPr>
              <w:pStyle w:val="TekstTabeli"/>
              <w:keepNext/>
              <w:jc w:val="center"/>
              <w:rPr>
                <w:b/>
                <w:bCs w:val="0"/>
                <w:lang w:val="pl-PL"/>
              </w:rPr>
            </w:pPr>
            <w:r w:rsidRPr="00333C85">
              <w:rPr>
                <w:b/>
                <w:bCs w:val="0"/>
                <w:lang w:val="pl-PL"/>
              </w:rPr>
              <w:t xml:space="preserve">Metoda </w:t>
            </w:r>
            <w:r>
              <w:rPr>
                <w:b/>
                <w:bCs w:val="0"/>
                <w:lang w:val="pl-PL"/>
              </w:rPr>
              <w:br/>
            </w:r>
            <w:r w:rsidRPr="00333C85">
              <w:rPr>
                <w:b/>
                <w:bCs w:val="0"/>
                <w:lang w:val="pl-PL"/>
              </w:rPr>
              <w:t xml:space="preserve">oceny </w:t>
            </w:r>
            <w:r>
              <w:rPr>
                <w:b/>
                <w:bCs w:val="0"/>
                <w:lang w:val="pl-PL"/>
              </w:rPr>
              <w:br/>
            </w:r>
            <w:r w:rsidRPr="00333C85">
              <w:rPr>
                <w:b/>
                <w:bCs w:val="0"/>
                <w:lang w:val="pl-PL"/>
              </w:rPr>
              <w:t>jakości</w:t>
            </w:r>
          </w:p>
        </w:tc>
        <w:tc>
          <w:tcPr>
            <w:tcW w:w="1587" w:type="dxa"/>
            <w:vAlign w:val="center"/>
          </w:tcPr>
          <w:p w14:paraId="5F004CDA" w14:textId="77777777" w:rsidR="00DE61CC" w:rsidRPr="00333C85" w:rsidRDefault="00DE61CC" w:rsidP="00CB7972">
            <w:pPr>
              <w:pStyle w:val="TekstTabeli"/>
              <w:keepNext/>
              <w:jc w:val="center"/>
              <w:rPr>
                <w:b/>
                <w:bCs w:val="0"/>
                <w:lang w:val="pl-PL"/>
              </w:rPr>
            </w:pPr>
            <w:r w:rsidRPr="00333C85">
              <w:rPr>
                <w:b/>
                <w:bCs w:val="0"/>
                <w:lang w:val="pl-PL"/>
              </w:rPr>
              <w:t>Zakres</w:t>
            </w:r>
          </w:p>
        </w:tc>
        <w:tc>
          <w:tcPr>
            <w:tcW w:w="1304" w:type="dxa"/>
            <w:vAlign w:val="center"/>
          </w:tcPr>
          <w:p w14:paraId="29913BB6" w14:textId="77777777" w:rsidR="00DE61CC" w:rsidRPr="00333C85" w:rsidRDefault="00DE61CC" w:rsidP="00CB7972">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43AC79E7" w14:textId="77777777" w:rsidR="00DE61CC" w:rsidRPr="00333C85" w:rsidRDefault="00DE61CC" w:rsidP="00CB7972">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4ACD6304" w14:textId="77777777" w:rsidR="00DE61CC" w:rsidRPr="00333C85" w:rsidRDefault="00DE61CC" w:rsidP="00CB7972">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445C70F6" w14:textId="77777777" w:rsidR="00DE61CC" w:rsidRPr="00333C85" w:rsidRDefault="00DE61CC" w:rsidP="00CB7972">
            <w:pPr>
              <w:pStyle w:val="TekstTabeli"/>
              <w:keepNext/>
              <w:jc w:val="center"/>
              <w:rPr>
                <w:b/>
                <w:bCs w:val="0"/>
                <w:lang w:val="pl-PL"/>
              </w:rPr>
            </w:pPr>
            <w:r w:rsidRPr="00333C85">
              <w:rPr>
                <w:b/>
                <w:bCs w:val="0"/>
                <w:lang w:val="pl-PL"/>
              </w:rPr>
              <w:t>Cel</w:t>
            </w:r>
          </w:p>
        </w:tc>
      </w:tr>
      <w:tr w:rsidR="00DE61CC" w14:paraId="673D8957" w14:textId="77777777" w:rsidTr="00CB7972">
        <w:trPr>
          <w:cantSplit/>
        </w:trPr>
        <w:tc>
          <w:tcPr>
            <w:tcW w:w="1247" w:type="dxa"/>
            <w:vAlign w:val="center"/>
          </w:tcPr>
          <w:p w14:paraId="584D3107" w14:textId="77777777" w:rsidR="00DE61CC" w:rsidRPr="00333C85" w:rsidRDefault="00DE61CC" w:rsidP="00CB7972">
            <w:pPr>
              <w:pStyle w:val="TekstTabeli"/>
              <w:jc w:val="center"/>
              <w:rPr>
                <w:lang w:val="pl-PL"/>
              </w:rPr>
            </w:pPr>
            <w:r>
              <w:rPr>
                <w:lang w:val="pl-PL"/>
              </w:rPr>
              <w:t>Uprawnienia</w:t>
            </w:r>
          </w:p>
        </w:tc>
        <w:tc>
          <w:tcPr>
            <w:tcW w:w="1587" w:type="dxa"/>
            <w:vAlign w:val="center"/>
          </w:tcPr>
          <w:p w14:paraId="245EC91D" w14:textId="77777777" w:rsidR="00DE61CC" w:rsidRPr="00333C85" w:rsidRDefault="00DE61CC" w:rsidP="00CB7972">
            <w:pPr>
              <w:pStyle w:val="TekstTabeli"/>
              <w:jc w:val="center"/>
              <w:rPr>
                <w:lang w:val="pl-PL"/>
              </w:rPr>
            </w:pPr>
            <w:r>
              <w:rPr>
                <w:lang w:val="pl-PL"/>
              </w:rPr>
              <w:t xml:space="preserve">ogólnie </w:t>
            </w:r>
            <w:r>
              <w:rPr>
                <w:lang w:val="pl-PL"/>
              </w:rPr>
              <w:br/>
              <w:t>obowiązkowy</w:t>
            </w:r>
          </w:p>
        </w:tc>
        <w:tc>
          <w:tcPr>
            <w:tcW w:w="1304" w:type="dxa"/>
            <w:vAlign w:val="center"/>
          </w:tcPr>
          <w:p w14:paraId="635622C4" w14:textId="77777777" w:rsidR="00DE61CC" w:rsidRPr="00333C85" w:rsidRDefault="00DE61CC" w:rsidP="00CB7972">
            <w:pPr>
              <w:pStyle w:val="TekstTabeli"/>
              <w:jc w:val="center"/>
              <w:rPr>
                <w:lang w:val="pl-PL"/>
              </w:rPr>
            </w:pPr>
            <w:r>
              <w:rPr>
                <w:lang w:val="pl-PL"/>
              </w:rPr>
              <w:t>niewielki</w:t>
            </w:r>
          </w:p>
        </w:tc>
        <w:tc>
          <w:tcPr>
            <w:tcW w:w="1547" w:type="dxa"/>
            <w:vAlign w:val="center"/>
          </w:tcPr>
          <w:p w14:paraId="7A80B31C" w14:textId="77777777" w:rsidR="00DE61CC" w:rsidRPr="00333C85" w:rsidRDefault="00DE61CC" w:rsidP="00CB7972">
            <w:pPr>
              <w:pStyle w:val="TekstTabeli"/>
              <w:jc w:val="center"/>
              <w:rPr>
                <w:lang w:val="pl-PL"/>
              </w:rPr>
            </w:pPr>
            <w:r>
              <w:rPr>
                <w:lang w:val="pl-PL"/>
              </w:rPr>
              <w:t>niewielkie</w:t>
            </w:r>
          </w:p>
        </w:tc>
        <w:tc>
          <w:tcPr>
            <w:tcW w:w="1587" w:type="dxa"/>
            <w:vAlign w:val="center"/>
          </w:tcPr>
          <w:p w14:paraId="36642751" w14:textId="77777777" w:rsidR="00DE61CC" w:rsidRPr="00333C85" w:rsidRDefault="00DE61CC" w:rsidP="00CB7972">
            <w:pPr>
              <w:pStyle w:val="TekstTabeli"/>
              <w:jc w:val="center"/>
              <w:rPr>
                <w:lang w:val="pl-PL"/>
              </w:rPr>
            </w:pPr>
            <w:r>
              <w:rPr>
                <w:lang w:val="pl-PL"/>
              </w:rPr>
              <w:t>niewielkie</w:t>
            </w:r>
          </w:p>
        </w:tc>
        <w:tc>
          <w:tcPr>
            <w:tcW w:w="1984" w:type="dxa"/>
            <w:vAlign w:val="center"/>
          </w:tcPr>
          <w:p w14:paraId="3B4528DD" w14:textId="77777777" w:rsidR="00DE61CC" w:rsidRPr="00333C85" w:rsidRDefault="00DE61CC" w:rsidP="00CB7972">
            <w:pPr>
              <w:pStyle w:val="TekstTabeli"/>
              <w:jc w:val="center"/>
              <w:rPr>
                <w:lang w:val="pl-PL"/>
              </w:rPr>
            </w:pPr>
            <w:r>
              <w:rPr>
                <w:lang w:val="pl-PL"/>
              </w:rPr>
              <w:t xml:space="preserve">uprawnienia </w:t>
            </w:r>
            <w:r>
              <w:rPr>
                <w:lang w:val="pl-PL"/>
              </w:rPr>
              <w:br/>
              <w:t xml:space="preserve">do prowadzenia </w:t>
            </w:r>
            <w:r>
              <w:rPr>
                <w:lang w:val="pl-PL"/>
              </w:rPr>
              <w:br/>
              <w:t>działalności</w:t>
            </w:r>
          </w:p>
        </w:tc>
      </w:tr>
      <w:tr w:rsidR="00DE61CC" w14:paraId="2C4A7399" w14:textId="77777777" w:rsidTr="00CB7972">
        <w:trPr>
          <w:cantSplit/>
        </w:trPr>
        <w:tc>
          <w:tcPr>
            <w:tcW w:w="1247" w:type="dxa"/>
            <w:vAlign w:val="center"/>
          </w:tcPr>
          <w:p w14:paraId="3ECAAD64" w14:textId="77777777" w:rsidR="00DE61CC" w:rsidRPr="00333C85" w:rsidRDefault="00DE61CC" w:rsidP="00CB7972">
            <w:pPr>
              <w:pStyle w:val="TekstTabeli"/>
              <w:jc w:val="center"/>
              <w:rPr>
                <w:lang w:val="pl-PL"/>
              </w:rPr>
            </w:pPr>
            <w:r>
              <w:rPr>
                <w:lang w:val="pl-PL"/>
              </w:rPr>
              <w:t xml:space="preserve">Ocena </w:t>
            </w:r>
            <w:r>
              <w:rPr>
                <w:lang w:val="pl-PL"/>
              </w:rPr>
              <w:br/>
              <w:t>jakości</w:t>
            </w:r>
          </w:p>
        </w:tc>
        <w:tc>
          <w:tcPr>
            <w:tcW w:w="1587" w:type="dxa"/>
            <w:vAlign w:val="center"/>
          </w:tcPr>
          <w:p w14:paraId="006AA68E" w14:textId="77777777" w:rsidR="00DE61CC" w:rsidRPr="00333C85" w:rsidRDefault="00DE61CC" w:rsidP="00CB7972">
            <w:pPr>
              <w:pStyle w:val="TekstTabeli"/>
              <w:jc w:val="center"/>
              <w:rPr>
                <w:lang w:val="pl-PL"/>
              </w:rPr>
            </w:pPr>
            <w:r>
              <w:rPr>
                <w:lang w:val="pl-PL"/>
              </w:rPr>
              <w:t xml:space="preserve">często </w:t>
            </w:r>
            <w:r>
              <w:rPr>
                <w:lang w:val="pl-PL"/>
              </w:rPr>
              <w:br/>
              <w:t>obowiązkowa</w:t>
            </w:r>
          </w:p>
        </w:tc>
        <w:tc>
          <w:tcPr>
            <w:tcW w:w="1304" w:type="dxa"/>
            <w:vAlign w:val="center"/>
          </w:tcPr>
          <w:p w14:paraId="1684452B" w14:textId="77777777" w:rsidR="00DE61CC" w:rsidRPr="00333C85" w:rsidRDefault="00DE61CC" w:rsidP="00CB7972">
            <w:pPr>
              <w:pStyle w:val="TekstTabeli"/>
              <w:jc w:val="center"/>
              <w:rPr>
                <w:lang w:val="pl-PL"/>
              </w:rPr>
            </w:pPr>
            <w:r>
              <w:rPr>
                <w:lang w:val="pl-PL"/>
              </w:rPr>
              <w:t>zauważalny</w:t>
            </w:r>
          </w:p>
        </w:tc>
        <w:tc>
          <w:tcPr>
            <w:tcW w:w="1547" w:type="dxa"/>
            <w:vAlign w:val="center"/>
          </w:tcPr>
          <w:p w14:paraId="6B5E4335" w14:textId="77777777" w:rsidR="00DE61CC" w:rsidRPr="00333C85" w:rsidRDefault="00DE61CC" w:rsidP="00CB7972">
            <w:pPr>
              <w:pStyle w:val="TekstTabeli"/>
              <w:jc w:val="center"/>
              <w:rPr>
                <w:lang w:val="pl-PL"/>
              </w:rPr>
            </w:pPr>
            <w:r>
              <w:rPr>
                <w:lang w:val="pl-PL"/>
              </w:rPr>
              <w:t>niewielkie</w:t>
            </w:r>
          </w:p>
        </w:tc>
        <w:tc>
          <w:tcPr>
            <w:tcW w:w="1587" w:type="dxa"/>
            <w:vAlign w:val="center"/>
          </w:tcPr>
          <w:p w14:paraId="1A4543A0" w14:textId="77777777" w:rsidR="00DE61CC" w:rsidRPr="00333C85" w:rsidRDefault="00DE61CC" w:rsidP="00CB7972">
            <w:pPr>
              <w:pStyle w:val="TekstTabeli"/>
              <w:jc w:val="center"/>
              <w:rPr>
                <w:lang w:val="pl-PL"/>
              </w:rPr>
            </w:pPr>
            <w:r>
              <w:rPr>
                <w:lang w:val="pl-PL"/>
              </w:rPr>
              <w:t>niewielkie</w:t>
            </w:r>
          </w:p>
        </w:tc>
        <w:tc>
          <w:tcPr>
            <w:tcW w:w="1984" w:type="dxa"/>
            <w:vAlign w:val="center"/>
          </w:tcPr>
          <w:p w14:paraId="6E401AA1" w14:textId="77777777" w:rsidR="00DE61CC" w:rsidRPr="00333C85" w:rsidRDefault="00DE61CC" w:rsidP="00CB7972">
            <w:pPr>
              <w:pStyle w:val="TekstTabeli"/>
              <w:jc w:val="center"/>
              <w:rPr>
                <w:lang w:val="pl-PL"/>
              </w:rPr>
            </w:pPr>
            <w:r>
              <w:rPr>
                <w:lang w:val="pl-PL"/>
              </w:rPr>
              <w:t xml:space="preserve">porównanie poziomu jakości; </w:t>
            </w:r>
            <w:r>
              <w:rPr>
                <w:lang w:val="pl-PL"/>
              </w:rPr>
              <w:br/>
              <w:t>uzyskanie funduszy</w:t>
            </w:r>
          </w:p>
        </w:tc>
      </w:tr>
      <w:tr w:rsidR="00DE61CC" w14:paraId="026981D7" w14:textId="77777777" w:rsidTr="00CB7972">
        <w:trPr>
          <w:cantSplit/>
        </w:trPr>
        <w:tc>
          <w:tcPr>
            <w:tcW w:w="1247" w:type="dxa"/>
            <w:vAlign w:val="center"/>
          </w:tcPr>
          <w:p w14:paraId="3F4177A5" w14:textId="77777777" w:rsidR="00DE61CC" w:rsidRPr="00333C85" w:rsidRDefault="00DE61CC" w:rsidP="00CB7972">
            <w:pPr>
              <w:pStyle w:val="TekstTabeli"/>
              <w:jc w:val="center"/>
              <w:rPr>
                <w:lang w:val="pl-PL"/>
              </w:rPr>
            </w:pPr>
            <w:r>
              <w:rPr>
                <w:lang w:val="pl-PL"/>
              </w:rPr>
              <w:t>Akredytacja</w:t>
            </w:r>
          </w:p>
        </w:tc>
        <w:tc>
          <w:tcPr>
            <w:tcW w:w="1587" w:type="dxa"/>
            <w:vAlign w:val="center"/>
          </w:tcPr>
          <w:p w14:paraId="4D97BE39" w14:textId="77777777" w:rsidR="00DE61CC" w:rsidRPr="00333C85" w:rsidRDefault="00DE61CC" w:rsidP="00CB7972">
            <w:pPr>
              <w:pStyle w:val="TekstTabeli"/>
              <w:jc w:val="center"/>
              <w:rPr>
                <w:lang w:val="pl-PL"/>
              </w:rPr>
            </w:pPr>
            <w:r>
              <w:rPr>
                <w:lang w:val="pl-PL"/>
              </w:rPr>
              <w:t>obowiązkowa PKA,</w:t>
            </w:r>
            <w:r>
              <w:rPr>
                <w:lang w:val="pl-PL"/>
              </w:rPr>
              <w:br/>
              <w:t>inne dobrowolne</w:t>
            </w:r>
          </w:p>
        </w:tc>
        <w:tc>
          <w:tcPr>
            <w:tcW w:w="1304" w:type="dxa"/>
            <w:vAlign w:val="center"/>
          </w:tcPr>
          <w:p w14:paraId="51695CE9" w14:textId="77777777" w:rsidR="00DE61CC" w:rsidRPr="00333C85" w:rsidRDefault="00DE61CC" w:rsidP="00CB7972">
            <w:pPr>
              <w:pStyle w:val="TekstTabeli"/>
              <w:jc w:val="center"/>
              <w:rPr>
                <w:lang w:val="pl-PL"/>
              </w:rPr>
            </w:pPr>
            <w:r>
              <w:rPr>
                <w:lang w:val="pl-PL"/>
              </w:rPr>
              <w:t>znaczący</w:t>
            </w:r>
          </w:p>
        </w:tc>
        <w:tc>
          <w:tcPr>
            <w:tcW w:w="1547" w:type="dxa"/>
            <w:vAlign w:val="center"/>
          </w:tcPr>
          <w:p w14:paraId="521E2611" w14:textId="77777777" w:rsidR="00DE61CC" w:rsidRPr="00333C85" w:rsidRDefault="00DE61CC" w:rsidP="00CB7972">
            <w:pPr>
              <w:pStyle w:val="TekstTabeli"/>
              <w:jc w:val="center"/>
              <w:rPr>
                <w:lang w:val="pl-PL"/>
              </w:rPr>
            </w:pPr>
            <w:r>
              <w:rPr>
                <w:lang w:val="pl-PL"/>
              </w:rPr>
              <w:t>bardzo duże</w:t>
            </w:r>
          </w:p>
        </w:tc>
        <w:tc>
          <w:tcPr>
            <w:tcW w:w="1587" w:type="dxa"/>
            <w:vAlign w:val="center"/>
          </w:tcPr>
          <w:p w14:paraId="69A748B1" w14:textId="77777777" w:rsidR="00DE61CC" w:rsidRPr="00333C85" w:rsidRDefault="00DE61CC" w:rsidP="00CB7972">
            <w:pPr>
              <w:pStyle w:val="TekstTabeli"/>
              <w:jc w:val="center"/>
              <w:rPr>
                <w:lang w:val="pl-PL"/>
              </w:rPr>
            </w:pPr>
            <w:r>
              <w:rPr>
                <w:lang w:val="pl-PL"/>
              </w:rPr>
              <w:t>duże</w:t>
            </w:r>
          </w:p>
        </w:tc>
        <w:tc>
          <w:tcPr>
            <w:tcW w:w="1984" w:type="dxa"/>
            <w:vAlign w:val="center"/>
          </w:tcPr>
          <w:p w14:paraId="519CAB6E" w14:textId="77777777" w:rsidR="00DE61CC" w:rsidRPr="00333C85" w:rsidRDefault="00DE61CC" w:rsidP="00CB7972">
            <w:pPr>
              <w:pStyle w:val="TekstTabeli"/>
              <w:jc w:val="center"/>
              <w:rPr>
                <w:lang w:val="pl-PL"/>
              </w:rPr>
            </w:pPr>
            <w:r>
              <w:rPr>
                <w:lang w:val="pl-PL"/>
              </w:rPr>
              <w:t xml:space="preserve">zapewnienie </w:t>
            </w:r>
            <w:r>
              <w:rPr>
                <w:lang w:val="pl-PL"/>
              </w:rPr>
              <w:br/>
              <w:t>określonego pułapu poziomu jakości</w:t>
            </w:r>
          </w:p>
        </w:tc>
      </w:tr>
      <w:tr w:rsidR="00DE61CC" w14:paraId="4AABD446" w14:textId="77777777" w:rsidTr="00CB7972">
        <w:trPr>
          <w:cantSplit/>
        </w:trPr>
        <w:tc>
          <w:tcPr>
            <w:tcW w:w="1247" w:type="dxa"/>
            <w:vAlign w:val="center"/>
          </w:tcPr>
          <w:p w14:paraId="24A6D7A5" w14:textId="77777777" w:rsidR="00DE61CC" w:rsidRPr="00333C85" w:rsidRDefault="00DE61CC" w:rsidP="00CB7972">
            <w:pPr>
              <w:pStyle w:val="TekstTabeli"/>
              <w:keepNext/>
              <w:jc w:val="center"/>
              <w:rPr>
                <w:lang w:val="pl-PL"/>
              </w:rPr>
            </w:pPr>
            <w:r>
              <w:rPr>
                <w:lang w:val="pl-PL"/>
              </w:rPr>
              <w:t xml:space="preserve">Przegląd </w:t>
            </w:r>
            <w:r>
              <w:rPr>
                <w:lang w:val="pl-PL"/>
              </w:rPr>
              <w:br/>
              <w:t>zarządzania</w:t>
            </w:r>
          </w:p>
        </w:tc>
        <w:tc>
          <w:tcPr>
            <w:tcW w:w="1587" w:type="dxa"/>
            <w:vAlign w:val="center"/>
          </w:tcPr>
          <w:p w14:paraId="2FAB93CF" w14:textId="77777777" w:rsidR="00DE61CC" w:rsidRPr="00333C85" w:rsidRDefault="00DE61CC" w:rsidP="00CB7972">
            <w:pPr>
              <w:pStyle w:val="TekstTabeli"/>
              <w:keepNext/>
              <w:jc w:val="center"/>
              <w:rPr>
                <w:lang w:val="pl-PL"/>
              </w:rPr>
            </w:pPr>
            <w:r>
              <w:rPr>
                <w:lang w:val="pl-PL"/>
              </w:rPr>
              <w:t>dobrowolny</w:t>
            </w:r>
          </w:p>
        </w:tc>
        <w:tc>
          <w:tcPr>
            <w:tcW w:w="1304" w:type="dxa"/>
            <w:vAlign w:val="center"/>
          </w:tcPr>
          <w:p w14:paraId="645245E3" w14:textId="77777777" w:rsidR="00DE61CC" w:rsidRPr="00333C85" w:rsidRDefault="00DE61CC" w:rsidP="00CB7972">
            <w:pPr>
              <w:pStyle w:val="TekstTabeli"/>
              <w:keepNext/>
              <w:jc w:val="center"/>
              <w:rPr>
                <w:lang w:val="pl-PL"/>
              </w:rPr>
            </w:pPr>
            <w:r>
              <w:rPr>
                <w:lang w:val="pl-PL"/>
              </w:rPr>
              <w:t>bardzo duży</w:t>
            </w:r>
          </w:p>
        </w:tc>
        <w:tc>
          <w:tcPr>
            <w:tcW w:w="1547" w:type="dxa"/>
            <w:vAlign w:val="center"/>
          </w:tcPr>
          <w:p w14:paraId="434FFF90" w14:textId="77777777" w:rsidR="00DE61CC" w:rsidRPr="00333C85" w:rsidRDefault="00DE61CC" w:rsidP="00CB7972">
            <w:pPr>
              <w:pStyle w:val="TekstTabeli"/>
              <w:keepNext/>
              <w:jc w:val="center"/>
              <w:rPr>
                <w:lang w:val="pl-PL"/>
              </w:rPr>
            </w:pPr>
            <w:r>
              <w:rPr>
                <w:lang w:val="pl-PL"/>
              </w:rPr>
              <w:t>duże</w:t>
            </w:r>
          </w:p>
        </w:tc>
        <w:tc>
          <w:tcPr>
            <w:tcW w:w="1587" w:type="dxa"/>
            <w:vAlign w:val="center"/>
          </w:tcPr>
          <w:p w14:paraId="6F0C18F1" w14:textId="77777777" w:rsidR="00DE61CC" w:rsidRPr="00333C85" w:rsidRDefault="00DE61CC" w:rsidP="00CB7972">
            <w:pPr>
              <w:pStyle w:val="TekstTabeli"/>
              <w:keepNext/>
              <w:jc w:val="center"/>
              <w:rPr>
                <w:lang w:val="pl-PL"/>
              </w:rPr>
            </w:pPr>
            <w:r>
              <w:rPr>
                <w:lang w:val="pl-PL"/>
              </w:rPr>
              <w:t>bardzo duże</w:t>
            </w:r>
          </w:p>
        </w:tc>
        <w:tc>
          <w:tcPr>
            <w:tcW w:w="1984" w:type="dxa"/>
            <w:vAlign w:val="center"/>
          </w:tcPr>
          <w:p w14:paraId="3E25C964" w14:textId="77777777" w:rsidR="00DE61CC" w:rsidRPr="00333C85" w:rsidRDefault="00DE61CC" w:rsidP="00CB7972">
            <w:pPr>
              <w:pStyle w:val="TekstTabeli"/>
              <w:keepNext/>
              <w:jc w:val="center"/>
              <w:rPr>
                <w:lang w:val="pl-PL"/>
              </w:rPr>
            </w:pPr>
            <w:r>
              <w:rPr>
                <w:lang w:val="pl-PL"/>
              </w:rPr>
              <w:t xml:space="preserve">ciągłe </w:t>
            </w:r>
            <w:r>
              <w:rPr>
                <w:lang w:val="pl-PL"/>
              </w:rPr>
              <w:br/>
              <w:t>doskonalenie jakości</w:t>
            </w:r>
          </w:p>
        </w:tc>
      </w:tr>
    </w:tbl>
    <w:p w14:paraId="3CFB5E31" w14:textId="77777777" w:rsidR="00DE61CC" w:rsidRPr="00D95B07" w:rsidRDefault="00DE61CC" w:rsidP="00DE61CC">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25952B3" w14:textId="77777777" w:rsidR="00DE61CC" w:rsidRDefault="00DE61CC" w:rsidP="00DE61CC">
      <w:r>
        <w:t xml:space="preserve">Czynnikiem różnicującym zaangażowanie interesariuszy zewnętrznych i wewnętrznych w różne metody oceny jakości usług uczelni przede wszystkim jest stopień złożoności procesu oceniania. W ramach tych bardziej złożonych procesów 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fldChar w:fldCharType="begin"/>
      </w:r>
      <w:r>
        <w:instrText xml:space="preserve"> REF _Ref135920762 \r \h </w:instrText>
      </w:r>
      <w:r>
        <w:fldChar w:fldCharType="separate"/>
      </w:r>
      <w:r>
        <w:t>1.3.1</w:t>
      </w:r>
      <w:r>
        <w:fldChar w:fldCharType="end"/>
      </w:r>
      <w:r>
        <w:t>). W tym to właśnie zakresie celem ich stosowania jest dążenie do ciągłego doskonalenia jakości.</w:t>
      </w:r>
    </w:p>
    <w:p w14:paraId="07C648CA" w14:textId="77777777" w:rsidR="00DE61CC" w:rsidRDefault="00DE61CC" w:rsidP="00DE61CC">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fldChar w:fldCharType="begin"/>
      </w:r>
      <w:r>
        <w:instrText xml:space="preserve"> REF _Ref157204748 \p \h </w:instrText>
      </w:r>
      <w:r>
        <w:fldChar w:fldCharType="separate"/>
      </w:r>
      <w:r>
        <w:t>niżej</w:t>
      </w:r>
      <w:r>
        <w:fldChar w:fldCharType="end"/>
      </w:r>
      <w:r>
        <w:t xml:space="preserve"> (</w:t>
      </w:r>
      <w:r>
        <w:fldChar w:fldCharType="begin"/>
      </w:r>
      <w:r>
        <w:instrText xml:space="preserve"> REF _Ref134898257 \h </w:instrText>
      </w:r>
      <w:r>
        <w:fldChar w:fldCharType="separate"/>
      </w:r>
      <w:r w:rsidRPr="00ED45D2">
        <w:t xml:space="preserve">Tabela </w:t>
      </w:r>
      <w:r>
        <w:rPr>
          <w:noProof/>
        </w:rPr>
        <w:t>57</w:t>
      </w:r>
      <w:r>
        <w:fldChar w:fldCharType="end"/>
      </w:r>
      <w:r>
        <w:t>).</w:t>
      </w:r>
    </w:p>
    <w:p w14:paraId="5CE323DB" w14:textId="77777777" w:rsidR="00DE61CC" w:rsidRPr="00ED45D2" w:rsidRDefault="00DE61CC" w:rsidP="00DE61CC">
      <w:pPr>
        <w:pStyle w:val="Tytutabeli"/>
      </w:pPr>
      <w:r w:rsidRPr="00ED45D2">
        <w:t xml:space="preserve">Tabela </w:t>
      </w:r>
      <w:r>
        <w:fldChar w:fldCharType="begin"/>
      </w:r>
      <w:r>
        <w:instrText xml:space="preserve"> SEQ Tabela \* ARABIC </w:instrText>
      </w:r>
      <w:r>
        <w:fldChar w:fldCharType="separate"/>
      </w:r>
      <w:r>
        <w:rPr>
          <w:noProof/>
        </w:rPr>
        <w:t>57</w:t>
      </w:r>
      <w:r>
        <w:rPr>
          <w:noProof/>
        </w:rPr>
        <w:fldChar w:fldCharType="end"/>
      </w:r>
      <w:r w:rsidRPr="00ED45D2">
        <w:t xml:space="preserve"> </w:t>
      </w:r>
      <w:r>
        <w:t>Zestawienie porównawcze odniesień</w:t>
      </w:r>
      <w:r w:rsidRPr="00ED45D2">
        <w:t xml:space="preserve"> do interesariuszy w wymaganiach dla wewnętrznych systemów zapewniania jakości kształcenia określonych w statucie PKA oraz wymaganiach dla system</w:t>
      </w:r>
      <w:r>
        <w:t>u</w:t>
      </w:r>
      <w:r w:rsidRPr="00ED45D2">
        <w:t xml:space="preserve"> zarządzania jakością zgodnego z normą ISO 21001:2018</w:t>
      </w:r>
    </w:p>
    <w:tbl>
      <w:tblPr>
        <w:tblStyle w:val="TableGrid"/>
        <w:tblW w:w="9157" w:type="dxa"/>
        <w:tblLook w:val="04A0" w:firstRow="1" w:lastRow="0" w:firstColumn="1" w:lastColumn="0" w:noHBand="0" w:noVBand="1"/>
      </w:tblPr>
      <w:tblGrid>
        <w:gridCol w:w="3118"/>
        <w:gridCol w:w="4592"/>
        <w:gridCol w:w="1447"/>
      </w:tblGrid>
      <w:tr w:rsidR="00DE61CC" w:rsidRPr="00233788" w14:paraId="0A9C4D12" w14:textId="77777777" w:rsidTr="00CB7972">
        <w:trPr>
          <w:cantSplit/>
          <w:tblHeader/>
        </w:trPr>
        <w:tc>
          <w:tcPr>
            <w:tcW w:w="3118" w:type="dxa"/>
            <w:vAlign w:val="center"/>
          </w:tcPr>
          <w:p w14:paraId="10E3646D" w14:textId="77777777" w:rsidR="00DE61CC" w:rsidRPr="003F2DD1" w:rsidRDefault="00DE61CC" w:rsidP="00CB7972">
            <w:pPr>
              <w:pStyle w:val="TekstTabeli"/>
              <w:keepNext/>
              <w:jc w:val="center"/>
              <w:rPr>
                <w:b/>
                <w:bCs w:val="0"/>
                <w:lang w:val="pl-PL"/>
              </w:rPr>
            </w:pPr>
            <w:r>
              <w:rPr>
                <w:b/>
                <w:bCs w:val="0"/>
                <w:lang w:val="pl-PL"/>
              </w:rPr>
              <w:t>Kryteria oceny programowej</w:t>
            </w:r>
            <w:r w:rsidRPr="003F2DD1">
              <w:rPr>
                <w:b/>
                <w:bCs w:val="0"/>
                <w:lang w:val="pl-PL"/>
              </w:rPr>
              <w:t xml:space="preserve"> PKA</w:t>
            </w:r>
            <w:r>
              <w:rPr>
                <w:b/>
                <w:bCs w:val="0"/>
                <w:lang w:val="pl-PL"/>
              </w:rPr>
              <w:t xml:space="preserve"> – profil ogólnoakademicki</w:t>
            </w:r>
          </w:p>
        </w:tc>
        <w:tc>
          <w:tcPr>
            <w:tcW w:w="4592" w:type="dxa"/>
            <w:vAlign w:val="center"/>
          </w:tcPr>
          <w:p w14:paraId="7E90513B" w14:textId="77777777" w:rsidR="00DE61CC" w:rsidRPr="003F2DD1" w:rsidRDefault="00DE61CC" w:rsidP="00CB7972">
            <w:pPr>
              <w:pStyle w:val="TekstTabeli"/>
              <w:keepNext/>
              <w:jc w:val="center"/>
              <w:rPr>
                <w:b/>
                <w:bCs w:val="0"/>
                <w:lang w:val="pl-PL"/>
              </w:rPr>
            </w:pPr>
            <w:r>
              <w:rPr>
                <w:b/>
                <w:bCs w:val="0"/>
                <w:lang w:val="pl-PL"/>
              </w:rPr>
              <w:t>Norma ISO 21001:2018</w:t>
            </w:r>
          </w:p>
        </w:tc>
        <w:tc>
          <w:tcPr>
            <w:tcW w:w="1447" w:type="dxa"/>
            <w:vAlign w:val="center"/>
          </w:tcPr>
          <w:p w14:paraId="01894803" w14:textId="77777777" w:rsidR="00DE61CC" w:rsidRPr="00A45B98" w:rsidRDefault="00DE61CC" w:rsidP="00CB7972">
            <w:pPr>
              <w:pStyle w:val="TekstTabeli"/>
              <w:keepNext/>
              <w:jc w:val="center"/>
              <w:rPr>
                <w:b/>
                <w:bCs w:val="0"/>
                <w:lang w:val="pl-PL"/>
              </w:rPr>
            </w:pPr>
            <w:r w:rsidRPr="00A45B98">
              <w:rPr>
                <w:b/>
                <w:bCs w:val="0"/>
                <w:lang w:val="pl-PL"/>
              </w:rPr>
              <w:t>Związek z</w:t>
            </w:r>
            <w:r>
              <w:rPr>
                <w:b/>
                <w:bCs w:val="0"/>
                <w:lang w:val="pl-PL"/>
              </w:rPr>
              <w:t> </w:t>
            </w:r>
            <w:r w:rsidRPr="00A45B98">
              <w:rPr>
                <w:b/>
                <w:bCs w:val="0"/>
                <w:lang w:val="pl-PL"/>
              </w:rPr>
              <w:t xml:space="preserve">grupami </w:t>
            </w:r>
            <w:r w:rsidRPr="00A45B98">
              <w:rPr>
                <w:b/>
                <w:bCs w:val="0"/>
                <w:lang w:val="pl-PL"/>
              </w:rPr>
              <w:br/>
              <w:t>interesariuszy</w:t>
            </w:r>
          </w:p>
        </w:tc>
      </w:tr>
      <w:tr w:rsidR="00DE61CC" w:rsidRPr="00233788" w14:paraId="43949A4E" w14:textId="77777777" w:rsidTr="00CB7972">
        <w:trPr>
          <w:cantSplit/>
        </w:trPr>
        <w:tc>
          <w:tcPr>
            <w:tcW w:w="3118" w:type="dxa"/>
            <w:vAlign w:val="center"/>
          </w:tcPr>
          <w:p w14:paraId="294564F0" w14:textId="77777777" w:rsidR="00DE61CC" w:rsidRPr="00233788" w:rsidRDefault="00DE61CC" w:rsidP="00CB7972">
            <w:pPr>
              <w:pStyle w:val="TekstTabeli"/>
              <w:rPr>
                <w:i/>
                <w:lang w:val="pl-PL"/>
              </w:rPr>
            </w:pPr>
            <w:r w:rsidRPr="00CD2A94">
              <w:rPr>
                <w:iCs/>
                <w:lang w:val="pl-PL"/>
              </w:rPr>
              <w:t>Kryterium 1, SJK 1.2</w:t>
            </w:r>
            <w:r w:rsidRPr="00001D48">
              <w:rPr>
                <w:rStyle w:val="FootnoteReference"/>
              </w:rPr>
              <w:footnoteReference w:id="2"/>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63E0F68" w14:textId="77777777" w:rsidR="00DE61CC" w:rsidRPr="0059211F" w:rsidRDefault="00DE61CC" w:rsidP="00CB7972">
            <w:pPr>
              <w:pStyle w:val="TekstTabeli"/>
              <w:rPr>
                <w:iCs/>
                <w:lang w:val="pl-PL"/>
              </w:rPr>
            </w:pPr>
            <w:r>
              <w:rPr>
                <w:iCs/>
                <w:lang w:val="pl-PL"/>
              </w:rPr>
              <w:t xml:space="preserve">Rozdział 4 Kontekst organizacji; </w:t>
            </w:r>
            <w:r>
              <w:rPr>
                <w:iCs/>
                <w:lang w:val="pl-PL"/>
              </w:rPr>
              <w:br/>
              <w:t>4.2 Rozumienie potrzeb i oczekiwań stron zainteresowanych:</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3"/>
            </w:r>
            <w:r w:rsidRPr="00240E50">
              <w:rPr>
                <w:i/>
                <w:lang w:val="pl-PL"/>
              </w:rPr>
              <w:t>,</w:t>
            </w:r>
            <w:r w:rsidRPr="00240E50">
              <w:rPr>
                <w:i/>
                <w:lang w:val="pl-PL"/>
              </w:rPr>
              <w:br/>
              <w:t>b) istotne wymagania stron zainteresowanych.</w:t>
            </w:r>
            <w:r w:rsidRPr="00240E50">
              <w:rPr>
                <w:i/>
                <w:lang w:val="pl-PL"/>
              </w:rPr>
              <w:br/>
            </w:r>
            <w:r>
              <w:rPr>
                <w:i/>
                <w:lang w:val="pl-PL"/>
              </w:rPr>
              <w:t xml:space="preserve">(…) </w:t>
            </w:r>
            <w:r w:rsidRPr="00240E50">
              <w:rPr>
                <w:i/>
                <w:lang w:val="pl-PL"/>
              </w:rPr>
              <w:t>powinny obejmować uczniów, innych beneficjentów i pracowników.</w:t>
            </w:r>
            <w:r>
              <w:rPr>
                <w:i/>
                <w:lang w:val="pl-PL"/>
              </w:rPr>
              <w:t xml:space="preserve"> Organizacja powinna monitorować i dokonywać przeglądów (…) [tych] informacji (…).</w:t>
            </w:r>
          </w:p>
        </w:tc>
        <w:tc>
          <w:tcPr>
            <w:tcW w:w="1447" w:type="dxa"/>
            <w:vAlign w:val="center"/>
          </w:tcPr>
          <w:p w14:paraId="75E20486"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p>
          <w:p w14:paraId="7AD474DF" w14:textId="77777777" w:rsidR="00DE61CC" w:rsidRPr="00A45B98" w:rsidRDefault="00DE61CC" w:rsidP="00CB7972">
            <w:pPr>
              <w:pStyle w:val="TekstTabeli"/>
              <w:rPr>
                <w:i/>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p>
        </w:tc>
      </w:tr>
      <w:tr w:rsidR="00DE61CC" w:rsidRPr="00233788" w14:paraId="25AA0E62" w14:textId="77777777" w:rsidTr="00CB7972">
        <w:trPr>
          <w:cantSplit/>
        </w:trPr>
        <w:tc>
          <w:tcPr>
            <w:tcW w:w="3118" w:type="dxa"/>
            <w:vAlign w:val="center"/>
          </w:tcPr>
          <w:p w14:paraId="36F06F96" w14:textId="77777777" w:rsidR="00DE61CC" w:rsidRDefault="00DE61CC" w:rsidP="00CB7972">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40F5B1BF" w14:textId="77777777" w:rsidR="00DE61CC" w:rsidRPr="00C745DC" w:rsidRDefault="00DE61CC" w:rsidP="00CB7972">
            <w:pPr>
              <w:pStyle w:val="TekstTabeli"/>
              <w:rPr>
                <w:i/>
                <w:iCs/>
                <w:lang w:val="pl-PL"/>
              </w:rPr>
            </w:pPr>
            <w:r>
              <w:rPr>
                <w:lang w:val="pl-PL"/>
              </w:rPr>
              <w:t>Kryterium 2, SJK 2.3:</w:t>
            </w:r>
            <w:r>
              <w:rPr>
                <w:lang w:val="pl-PL"/>
              </w:rPr>
              <w:br/>
            </w:r>
            <w:r w:rsidRPr="00CD2A94">
              <w:rPr>
                <w:i/>
                <w:iCs/>
                <w:lang w:val="pl-PL"/>
              </w:rPr>
              <w:t>Metody kształcenia są zorientowane na studentów, motywują ich do aktywnego udziału w procesie nauczania i uczenia się (…).</w:t>
            </w:r>
          </w:p>
        </w:tc>
        <w:tc>
          <w:tcPr>
            <w:tcW w:w="4592" w:type="dxa"/>
            <w:vAlign w:val="center"/>
          </w:tcPr>
          <w:p w14:paraId="2CB0C793" w14:textId="77777777" w:rsidR="00DE61CC" w:rsidRPr="007609B0" w:rsidRDefault="00DE61CC" w:rsidP="00CB7972">
            <w:pPr>
              <w:pStyle w:val="TekstTabeli"/>
              <w:rPr>
                <w:i/>
                <w:lang w:val="pl-PL"/>
              </w:rPr>
            </w:pPr>
            <w:r w:rsidRPr="007609B0">
              <w:rPr>
                <w:i/>
                <w:lang w:val="pl-PL"/>
              </w:rPr>
              <w:t>Rozdział 5. Przywództwo; 5.1 Przywództwo i zaangażowanie; 5.1.2 Koncentracja na uczniach i innych beneficjentach:</w:t>
            </w:r>
            <w:r w:rsidRPr="007609B0">
              <w:rPr>
                <w:i/>
                <w:lang w:val="pl-PL"/>
              </w:rPr>
              <w:br/>
              <w:t>Najwyższe kierownictwo powinno być bezpośrednio odpowiedzialne za zapewnienie:</w:t>
            </w:r>
            <w:r w:rsidRPr="007609B0">
              <w:rPr>
                <w:i/>
                <w:lang w:val="pl-PL"/>
              </w:rPr>
              <w:br/>
              <w:t>a) że potrzeby i oczekiwania osób uczących się oraz innych beneficjentów są określone, zrozumiane i konsekwentnie zaspokajane, co jest potwierdzone monitorowaniem ich satysfakcji i postęp</w:t>
            </w:r>
            <w:r>
              <w:rPr>
                <w:i/>
                <w:lang w:val="pl-PL"/>
              </w:rPr>
              <w:t>ów</w:t>
            </w:r>
            <w:r w:rsidRPr="007609B0">
              <w:rPr>
                <w:i/>
                <w:lang w:val="pl-PL"/>
              </w:rPr>
              <w:t xml:space="preserve"> edukacyjn</w:t>
            </w:r>
            <w:r>
              <w:rPr>
                <w:i/>
                <w:lang w:val="pl-PL"/>
              </w:rPr>
              <w:t>ych</w:t>
            </w:r>
            <w:r w:rsidRPr="007609B0">
              <w:rPr>
                <w:i/>
                <w:lang w:val="pl-PL"/>
              </w:rPr>
              <w:t>;</w:t>
            </w:r>
            <w:r w:rsidRPr="007609B0">
              <w:rPr>
                <w:i/>
                <w:lang w:val="pl-PL"/>
              </w:rPr>
              <w:br/>
              <w:t>b) że ryzyka, które mogą wpłynąć na zgodność produktów i usług oraz zdolność do zwiększenia satysfakcji uczących się i innych beneficjentów są określone i</w:t>
            </w:r>
            <w:r>
              <w:rPr>
                <w:i/>
                <w:lang w:val="pl-PL"/>
              </w:rPr>
              <w:t> uwzględniane w działaniach</w:t>
            </w:r>
            <w:r w:rsidRPr="007609B0">
              <w:rPr>
                <w:i/>
                <w:lang w:val="pl-PL"/>
              </w:rPr>
              <w:t>.</w:t>
            </w:r>
          </w:p>
        </w:tc>
        <w:tc>
          <w:tcPr>
            <w:tcW w:w="1447" w:type="dxa"/>
            <w:vAlign w:val="center"/>
          </w:tcPr>
          <w:p w14:paraId="14E52E6B"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p>
          <w:p w14:paraId="37327472"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kierownictwo</w:t>
            </w:r>
          </w:p>
        </w:tc>
      </w:tr>
      <w:tr w:rsidR="00DE61CC" w:rsidRPr="00233788" w14:paraId="3FB67EC8" w14:textId="77777777" w:rsidTr="00CB7972">
        <w:trPr>
          <w:cantSplit/>
        </w:trPr>
        <w:tc>
          <w:tcPr>
            <w:tcW w:w="3118" w:type="dxa"/>
            <w:vAlign w:val="center"/>
          </w:tcPr>
          <w:p w14:paraId="07F69EB2" w14:textId="77777777" w:rsidR="00DE61CC" w:rsidRPr="00233788" w:rsidRDefault="00DE61CC" w:rsidP="00CB7972">
            <w:pPr>
              <w:pStyle w:val="TekstTabeli"/>
              <w:rPr>
                <w:lang w:val="pl-PL"/>
              </w:rPr>
            </w:pPr>
          </w:p>
        </w:tc>
        <w:tc>
          <w:tcPr>
            <w:tcW w:w="4592" w:type="dxa"/>
            <w:vAlign w:val="center"/>
          </w:tcPr>
          <w:p w14:paraId="1B32C505" w14:textId="77777777" w:rsidR="00DE61CC" w:rsidRPr="00020305" w:rsidRDefault="00DE61CC" w:rsidP="00CB7972">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05BD06B2"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DE61CC" w:rsidRPr="00233788" w14:paraId="30546884" w14:textId="77777777" w:rsidTr="00CB7972">
        <w:trPr>
          <w:cantSplit/>
        </w:trPr>
        <w:tc>
          <w:tcPr>
            <w:tcW w:w="3118" w:type="dxa"/>
            <w:vAlign w:val="center"/>
          </w:tcPr>
          <w:p w14:paraId="572A8743" w14:textId="77777777" w:rsidR="00DE61CC" w:rsidRPr="00233788" w:rsidRDefault="00DE61CC" w:rsidP="00CB7972">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1593EF8E" w14:textId="77777777" w:rsidR="00DE61CC" w:rsidRPr="00D14E18" w:rsidRDefault="00DE61CC" w:rsidP="00CB7972">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6759E8BC"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p>
          <w:p w14:paraId="7F425F71"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DE61CC" w:rsidRPr="00233788" w14:paraId="0B5254B7" w14:textId="77777777" w:rsidTr="00CB7972">
        <w:trPr>
          <w:cantSplit/>
        </w:trPr>
        <w:tc>
          <w:tcPr>
            <w:tcW w:w="3118" w:type="dxa"/>
            <w:vAlign w:val="center"/>
          </w:tcPr>
          <w:p w14:paraId="313A4A2C" w14:textId="77777777" w:rsidR="00DE61CC" w:rsidRPr="00C745DC" w:rsidRDefault="00DE61CC" w:rsidP="00CB7972">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243C58FF" w14:textId="77777777" w:rsidR="00DE61CC" w:rsidRPr="00E32B68" w:rsidRDefault="00DE61CC" w:rsidP="00CB7972">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A2EEE67"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57CAF00"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DE61CC" w:rsidRPr="00233788" w14:paraId="2EB2CA2C" w14:textId="77777777" w:rsidTr="00CB7972">
        <w:trPr>
          <w:cantSplit/>
        </w:trPr>
        <w:tc>
          <w:tcPr>
            <w:tcW w:w="3118" w:type="dxa"/>
            <w:vAlign w:val="center"/>
          </w:tcPr>
          <w:p w14:paraId="7088AF6B" w14:textId="77777777" w:rsidR="00DE61CC" w:rsidRDefault="00DE61CC" w:rsidP="00CB7972">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6BE8BE4" w14:textId="77777777" w:rsidR="00DE61CC" w:rsidRPr="00233788" w:rsidRDefault="00DE61CC" w:rsidP="00CB7972">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17097296" w14:textId="77777777" w:rsidR="00DE61CC" w:rsidRDefault="00DE61CC" w:rsidP="00CB7972">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607DA647" w14:textId="77777777" w:rsidR="00DE61CC" w:rsidRPr="00157EB6" w:rsidRDefault="00DE61CC" w:rsidP="00CB7972">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Pr>
                <w:i/>
                <w:iCs/>
                <w:lang w:val="pl-PL"/>
              </w:rPr>
              <w:t xml:space="preserve"> </w:t>
            </w:r>
            <w:r>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4F60DE10" w14:textId="77777777" w:rsidR="00DE61CC" w:rsidRPr="00A45B98" w:rsidRDefault="00DE61CC" w:rsidP="00CB7972">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5233F7B5"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DE61CC" w:rsidRPr="00233788" w14:paraId="69F66FBA" w14:textId="77777777" w:rsidTr="00CB7972">
        <w:trPr>
          <w:cantSplit/>
        </w:trPr>
        <w:tc>
          <w:tcPr>
            <w:tcW w:w="3118" w:type="dxa"/>
            <w:vAlign w:val="center"/>
          </w:tcPr>
          <w:p w14:paraId="1C02D7A6" w14:textId="77777777" w:rsidR="00DE61CC" w:rsidRDefault="00DE61CC" w:rsidP="00CB7972">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3417B0BB" w14:textId="77777777" w:rsidR="00DE61CC" w:rsidRPr="00C745DC" w:rsidRDefault="00DE61CC" w:rsidP="00CB7972">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0BE3BCF8" w14:textId="77777777" w:rsidR="00DE61CC" w:rsidRDefault="00DE61CC" w:rsidP="00CB7972">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3AD53110" w14:textId="77777777" w:rsidR="00DE61CC" w:rsidRPr="00157EB6" w:rsidRDefault="00DE61CC" w:rsidP="00CB7972">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1FC80AC8" w14:textId="77777777" w:rsidR="00DE61CC" w:rsidRPr="00A45B98" w:rsidRDefault="00DE61CC" w:rsidP="00CB7972">
            <w:pPr>
              <w:pStyle w:val="TekstTabeli"/>
              <w:rPr>
                <w:lang w:val="pl-PL"/>
              </w:rPr>
            </w:pPr>
            <w:r w:rsidRPr="00A45B98">
              <w:rPr>
                <w:lang w:val="pl-PL"/>
              </w:rPr>
              <w:t xml:space="preserve">PKA: </w:t>
            </w:r>
            <w:r w:rsidRPr="00A45B98">
              <w:rPr>
                <w:lang w:val="pl-PL"/>
              </w:rPr>
              <w:br/>
            </w:r>
            <w:r>
              <w:rPr>
                <w:lang w:val="pl-PL"/>
              </w:rPr>
              <w:t>otoczenie społeczno-gospodarcze, pracodawcy, studenci</w:t>
            </w:r>
          </w:p>
          <w:p w14:paraId="58525792" w14:textId="77777777" w:rsidR="00DE61CC" w:rsidRPr="00A45B98" w:rsidRDefault="00DE61CC" w:rsidP="00CB7972">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DE61CC" w:rsidRPr="00233788" w14:paraId="726030C4" w14:textId="77777777" w:rsidTr="00CB7972">
        <w:trPr>
          <w:cantSplit/>
        </w:trPr>
        <w:tc>
          <w:tcPr>
            <w:tcW w:w="3118" w:type="dxa"/>
            <w:vAlign w:val="center"/>
          </w:tcPr>
          <w:p w14:paraId="2E291DCB" w14:textId="77777777" w:rsidR="00DE61CC" w:rsidRPr="00FC76C4" w:rsidRDefault="00DE61CC" w:rsidP="00CB7972">
            <w:pPr>
              <w:pStyle w:val="TekstTabeli"/>
              <w:rPr>
                <w:lang w:val="pl-PL"/>
              </w:rPr>
            </w:pPr>
          </w:p>
        </w:tc>
        <w:tc>
          <w:tcPr>
            <w:tcW w:w="4592" w:type="dxa"/>
            <w:vAlign w:val="center"/>
          </w:tcPr>
          <w:p w14:paraId="7A68CBCF" w14:textId="77777777" w:rsidR="00DE61CC" w:rsidRPr="00C745DC" w:rsidRDefault="00DE61CC" w:rsidP="00CB7972">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15FC6F4" w14:textId="77777777" w:rsidR="00DE61CC" w:rsidRPr="00A45B98" w:rsidRDefault="00DE61CC" w:rsidP="00CB7972">
            <w:pPr>
              <w:pStyle w:val="TekstTabeli"/>
              <w:rPr>
                <w:lang w:val="pl-PL"/>
              </w:rPr>
            </w:pPr>
            <w:r w:rsidRPr="00000137">
              <w:rPr>
                <w:lang w:val="pl-PL"/>
              </w:rPr>
              <w:t>ISO 21001</w:t>
            </w:r>
            <w:r w:rsidRPr="00A45B98">
              <w:rPr>
                <w:lang w:val="pl-PL"/>
              </w:rPr>
              <w:t>: studenci</w:t>
            </w:r>
            <w:r>
              <w:rPr>
                <w:lang w:val="pl-PL"/>
              </w:rPr>
              <w:t xml:space="preserve"> </w:t>
            </w:r>
            <w:r>
              <w:rPr>
                <w:lang w:val="pl-PL"/>
              </w:rPr>
              <w:br/>
              <w:t xml:space="preserve">obecni </w:t>
            </w:r>
            <w:r>
              <w:rPr>
                <w:lang w:val="pl-PL"/>
              </w:rPr>
              <w:br/>
              <w:t>i potencjalni</w:t>
            </w:r>
          </w:p>
        </w:tc>
      </w:tr>
      <w:tr w:rsidR="00DE61CC" w:rsidRPr="00233788" w14:paraId="4D5D1A99" w14:textId="77777777" w:rsidTr="00CB7972">
        <w:trPr>
          <w:cantSplit/>
        </w:trPr>
        <w:tc>
          <w:tcPr>
            <w:tcW w:w="3118" w:type="dxa"/>
            <w:vAlign w:val="center"/>
          </w:tcPr>
          <w:p w14:paraId="6F3BBCE5" w14:textId="77777777" w:rsidR="00DE61CC" w:rsidRDefault="00DE61CC" w:rsidP="00CB7972">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61CA9A65" w14:textId="77777777" w:rsidR="00DE61CC" w:rsidRPr="00FC76C4" w:rsidRDefault="00DE61CC" w:rsidP="00CB7972">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3492029D" w14:textId="77777777" w:rsidR="00DE61CC" w:rsidRPr="00E56BA2" w:rsidRDefault="00DE61CC" w:rsidP="00CB7972">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607B066B" w14:textId="77777777" w:rsidR="00DE61CC" w:rsidRPr="000137D4" w:rsidRDefault="00DE61CC" w:rsidP="00CB7972">
            <w:pPr>
              <w:pStyle w:val="TekstTabeli"/>
              <w:rPr>
                <w:lang w:val="pl-PL"/>
              </w:rPr>
            </w:pPr>
            <w:r w:rsidRPr="000137D4">
              <w:rPr>
                <w:lang w:val="pl-PL"/>
              </w:rPr>
              <w:t xml:space="preserve">PKA: </w:t>
            </w:r>
            <w:r w:rsidRPr="000137D4">
              <w:rPr>
                <w:lang w:val="pl-PL"/>
              </w:rPr>
              <w:br/>
            </w:r>
            <w:r>
              <w:rPr>
                <w:lang w:val="pl-PL"/>
              </w:rPr>
              <w:t>różne grupy odbiorców informacji</w:t>
            </w:r>
          </w:p>
          <w:p w14:paraId="6AB2185A" w14:textId="77777777" w:rsidR="00DE61CC" w:rsidRPr="000137D4" w:rsidRDefault="00DE61CC" w:rsidP="00CB7972">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DE61CC" w:rsidRPr="00233788" w14:paraId="059D19C7" w14:textId="77777777" w:rsidTr="00CB7972">
        <w:trPr>
          <w:cantSplit/>
        </w:trPr>
        <w:tc>
          <w:tcPr>
            <w:tcW w:w="3118" w:type="dxa"/>
            <w:vAlign w:val="center"/>
          </w:tcPr>
          <w:p w14:paraId="07D23AA0" w14:textId="77777777" w:rsidR="00DE61CC" w:rsidRPr="00FC76C4" w:rsidRDefault="00DE61CC" w:rsidP="00CB7972">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271FB3D7" w14:textId="77777777" w:rsidR="00DE61CC" w:rsidRPr="00BE5AD3" w:rsidRDefault="00DE61CC" w:rsidP="00CB7972">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0642FCED" w14:textId="77777777" w:rsidR="00DE61CC" w:rsidRPr="000137D4" w:rsidRDefault="00DE61CC" w:rsidP="00CB7972">
            <w:pPr>
              <w:pStyle w:val="TekstTabeli"/>
              <w:rPr>
                <w:lang w:val="pl-PL"/>
              </w:rPr>
            </w:pPr>
            <w:r w:rsidRPr="000137D4">
              <w:rPr>
                <w:lang w:val="pl-PL"/>
              </w:rPr>
              <w:t xml:space="preserve">PKA: </w:t>
            </w:r>
            <w:r w:rsidRPr="000137D4">
              <w:rPr>
                <w:lang w:val="pl-PL"/>
              </w:rPr>
              <w:br/>
            </w:r>
            <w:r>
              <w:rPr>
                <w:lang w:val="pl-PL"/>
              </w:rPr>
              <w:t>studenci</w:t>
            </w:r>
          </w:p>
          <w:p w14:paraId="52EDBDF4" w14:textId="77777777" w:rsidR="00DE61CC" w:rsidRPr="00A45B98" w:rsidRDefault="00DE61CC" w:rsidP="00CB7972">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DE61CC" w:rsidRPr="00233788" w14:paraId="611B5067" w14:textId="77777777" w:rsidTr="00CB7972">
        <w:trPr>
          <w:cantSplit/>
        </w:trPr>
        <w:tc>
          <w:tcPr>
            <w:tcW w:w="3118" w:type="dxa"/>
            <w:vAlign w:val="center"/>
          </w:tcPr>
          <w:p w14:paraId="76F29C7D" w14:textId="77777777" w:rsidR="00DE61CC" w:rsidRDefault="00DE61CC" w:rsidP="00CB7972">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546A6643" w14:textId="77777777" w:rsidR="00DE61CC" w:rsidRPr="00E32B68" w:rsidRDefault="00DE61CC" w:rsidP="00CB7972">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10E2061D" w14:textId="77777777" w:rsidR="00DE61CC" w:rsidRDefault="00DE61CC" w:rsidP="00CB7972">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A113DFB" w14:textId="77777777" w:rsidR="00DE61CC" w:rsidRPr="000137D4" w:rsidRDefault="00DE61CC" w:rsidP="00CB7972">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1283AFE9" w14:textId="77777777" w:rsidR="00DE61CC" w:rsidRPr="000137D4" w:rsidRDefault="00DE61CC" w:rsidP="00CB7972">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61003C6F" w14:textId="77777777" w:rsidR="00DE61CC" w:rsidRPr="00A45B98" w:rsidRDefault="00DE61CC" w:rsidP="00CB7972">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DE61CC" w:rsidRPr="00233788" w14:paraId="2E28158B" w14:textId="77777777" w:rsidTr="00CB7972">
        <w:trPr>
          <w:cantSplit/>
        </w:trPr>
        <w:tc>
          <w:tcPr>
            <w:tcW w:w="3118" w:type="dxa"/>
            <w:vAlign w:val="center"/>
          </w:tcPr>
          <w:p w14:paraId="6FE876B4" w14:textId="77777777" w:rsidR="00DE61CC" w:rsidRPr="0090001A" w:rsidRDefault="00DE61CC" w:rsidP="00CB7972">
            <w:pPr>
              <w:pStyle w:val="TekstTabeli"/>
              <w:rPr>
                <w:lang w:val="pl-PL"/>
              </w:rPr>
            </w:pPr>
            <w:r>
              <w:rPr>
                <w:lang w:val="pl-PL"/>
              </w:rPr>
              <w:t>Kryterium 10, SJK 10.1:</w:t>
            </w:r>
            <w:r>
              <w:rPr>
                <w:lang w:val="pl-PL"/>
              </w:rPr>
              <w:br/>
            </w:r>
            <w:r w:rsidRPr="007770AA">
              <w:rPr>
                <w:i/>
                <w:iCs/>
                <w:lang w:val="pl-PL"/>
              </w:rPr>
              <w:t xml:space="preserve">(…) prowadzone są systematyczne oceny </w:t>
            </w:r>
            <w:r>
              <w:rPr>
                <w:i/>
                <w:iCs/>
                <w:lang w:val="pl-PL"/>
              </w:rPr>
              <w:t>(…)</w:t>
            </w:r>
            <w:r w:rsidRPr="007770AA">
              <w:rPr>
                <w:i/>
                <w:iCs/>
                <w:lang w:val="pl-PL"/>
              </w:rPr>
              <w:t xml:space="preserve"> oparte o wyniki analizy wiarygodnych danych i informacji, z udziałem interesariuszy wewnętrznych </w:t>
            </w:r>
            <w:r>
              <w:rPr>
                <w:i/>
                <w:iCs/>
                <w:lang w:val="pl-PL"/>
              </w:rPr>
              <w:t>(…)</w:t>
            </w:r>
            <w:r w:rsidRPr="007770AA">
              <w:rPr>
                <w:i/>
                <w:iCs/>
                <w:lang w:val="pl-PL"/>
              </w:rPr>
              <w:t xml:space="preserve"> oraz zewnętrznych, mające na celu doskonalenie jakości kształcenia.</w:t>
            </w:r>
          </w:p>
        </w:tc>
        <w:tc>
          <w:tcPr>
            <w:tcW w:w="4592" w:type="dxa"/>
            <w:vAlign w:val="center"/>
          </w:tcPr>
          <w:p w14:paraId="441EB7D3" w14:textId="77777777" w:rsidR="00DE61CC" w:rsidRPr="000137D4" w:rsidRDefault="00DE61CC" w:rsidP="00CB7972">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697EEACC" w14:textId="77777777" w:rsidR="00DE61CC" w:rsidRPr="0090001A" w:rsidRDefault="00DE61CC" w:rsidP="00CB7972">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45028972" w14:textId="77777777" w:rsidR="00DE61CC" w:rsidRPr="000137D4" w:rsidRDefault="00DE61CC" w:rsidP="00CB7972">
            <w:pPr>
              <w:pStyle w:val="TekstTabeli"/>
              <w:rPr>
                <w:lang w:val="pl-PL"/>
              </w:rPr>
            </w:pPr>
            <w:r w:rsidRPr="000137D4">
              <w:rPr>
                <w:lang w:val="pl-PL"/>
              </w:rPr>
              <w:t xml:space="preserve">PKA: </w:t>
            </w:r>
            <w:r w:rsidRPr="000137D4">
              <w:rPr>
                <w:lang w:val="pl-PL"/>
              </w:rPr>
              <w:br/>
            </w:r>
            <w:r>
              <w:rPr>
                <w:lang w:val="pl-PL"/>
              </w:rPr>
              <w:t>różne grupy interesariuszy</w:t>
            </w:r>
          </w:p>
          <w:p w14:paraId="0D5FC57D" w14:textId="77777777" w:rsidR="00DE61CC" w:rsidRPr="00A45B98" w:rsidRDefault="00DE61CC" w:rsidP="00CB7972">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DE61CC" w:rsidRPr="00233788" w14:paraId="1863ADBD" w14:textId="77777777" w:rsidTr="00CB7972">
        <w:trPr>
          <w:cantSplit/>
        </w:trPr>
        <w:tc>
          <w:tcPr>
            <w:tcW w:w="3118" w:type="dxa"/>
            <w:vAlign w:val="center"/>
          </w:tcPr>
          <w:p w14:paraId="52CF33C3" w14:textId="77777777" w:rsidR="00DE61CC" w:rsidRPr="0090001A" w:rsidRDefault="00DE61CC" w:rsidP="00CB7972">
            <w:pPr>
              <w:pStyle w:val="TekstTabeli"/>
              <w:keepNext/>
              <w:rPr>
                <w:lang w:val="pl-PL"/>
              </w:rPr>
            </w:pPr>
          </w:p>
        </w:tc>
        <w:tc>
          <w:tcPr>
            <w:tcW w:w="4592" w:type="dxa"/>
            <w:vAlign w:val="center"/>
          </w:tcPr>
          <w:p w14:paraId="72019781" w14:textId="77777777" w:rsidR="00DE61CC" w:rsidRPr="0090001A" w:rsidRDefault="00DE61CC" w:rsidP="00CB7972">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421E1DA2" w14:textId="77777777" w:rsidR="00DE61CC" w:rsidRPr="00A45B98" w:rsidRDefault="00DE61CC" w:rsidP="00CB7972">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430CF5FD" w14:textId="77777777" w:rsidR="00DE61CC" w:rsidRPr="00D95B07" w:rsidRDefault="00DE61CC" w:rsidP="00DE61CC">
      <w:pPr>
        <w:pStyle w:val="rdo"/>
        <w:rPr>
          <w:lang w:val="pl-PL"/>
        </w:rPr>
      </w:pPr>
      <w:r w:rsidRPr="00D95B07">
        <w:rPr>
          <w:lang w:val="pl-PL"/>
        </w:rPr>
        <w:t xml:space="preserve">Źródło: opracowanie własne na podstawie </w:t>
      </w:r>
      <w:r w:rsidRPr="007770AA">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7770AA">
        <w:fldChar w:fldCharType="separate"/>
      </w:r>
      <w:r w:rsidRPr="00D95B07">
        <w:rPr>
          <w:noProof/>
          <w:lang w:val="pl-PL"/>
        </w:rPr>
        <w:t>(ISO 21001, 2018; PKA, 2019a)</w:t>
      </w:r>
      <w:r w:rsidRPr="007770AA">
        <w:fldChar w:fldCharType="end"/>
      </w:r>
      <w:r w:rsidRPr="00D95B07">
        <w:rPr>
          <w:lang w:val="pl-PL"/>
        </w:rPr>
        <w:t xml:space="preserve"> </w:t>
      </w:r>
    </w:p>
    <w:p w14:paraId="6345CBF1" w14:textId="77777777" w:rsidR="00DE61CC" w:rsidRDefault="00DE61CC" w:rsidP="00DE61CC">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Niemniej już na po pobieżnej analizie można dostrzec, że w kryteriach oceny PKA większość odniesień dotyczy studentów. </w:t>
      </w:r>
      <w:commentRangeEnd w:id="2"/>
      <w:r>
        <w:rPr>
          <w:rStyle w:val="CommentReference"/>
          <w:rFonts w:ascii="Times New Roman" w:eastAsia="Times New Roman" w:hAnsi="Times New Roman"/>
          <w:szCs w:val="20"/>
          <w:lang w:eastAsia="pl-PL"/>
        </w:rPr>
        <w:commentReference w:id="2"/>
      </w:r>
      <w:r>
        <w:t xml:space="preserve">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Pr="00CA2FD3">
        <w:rPr>
          <w:i/>
          <w:iCs/>
        </w:rPr>
        <w:t>learners</w:t>
      </w:r>
      <w:r>
        <w:t>) pojawiają się najczęściej natomiast zazwyczaj wśród odniesień do interesariuszy występują oni wspólnie z pracownikami oraz grupą określaną w normie jako „inni beneficjenci”. Podobnie odniesienia do społeczeństwa są w ISO 21001 robione wprost, a w kryteriach PKA odnoszą się one tylko do kontekstu społeczno-gospodarczego ze szczególnym wska</w:t>
      </w:r>
      <w:r>
        <w:lastRenderedPageBreak/>
        <w:t>zaniem pracodawców. Zestawienie porównawcze w tabeli po</w:t>
      </w:r>
      <w:r>
        <w:fldChar w:fldCharType="begin"/>
      </w:r>
      <w:r>
        <w:instrText xml:space="preserve"> REF _Ref157204748 \p \h </w:instrText>
      </w:r>
      <w:r>
        <w:fldChar w:fldCharType="separate"/>
      </w:r>
      <w:r>
        <w:t>wyżej</w:t>
      </w:r>
      <w:r>
        <w:fldChar w:fldCharType="end"/>
      </w:r>
      <w:r>
        <w:t xml:space="preserve"> (</w:t>
      </w:r>
      <w:r>
        <w:fldChar w:fldCharType="begin"/>
      </w:r>
      <w:r>
        <w:instrText xml:space="preserve"> REF _Ref134898257 \h </w:instrText>
      </w:r>
      <w:r>
        <w:fldChar w:fldCharType="separate"/>
      </w:r>
      <w:r w:rsidRPr="00ED45D2">
        <w:t xml:space="preserve">Tabela </w:t>
      </w:r>
      <w:r>
        <w:rPr>
          <w:noProof/>
        </w:rPr>
        <w:t>57</w:t>
      </w:r>
      <w:r>
        <w:fldChar w:fldCharType="end"/>
      </w:r>
      <w:r>
        <w:t>) zostało wykonane w taki sposób by zestawić ze sobą zagadnienia, dla których znajdują się odniesienia do interesariuszy, a które są zbliżone tematycznie. Takie porównanie ukazuje, że odniesienia do interesariuszy można odnaleźć zarówno w każdym z kryteriów PKA jak i w każdym z rozdziałów normy ISO 21001 dotyczących wymagań. Jednak zauważalne jest też to, że kryteria PKA odnoszą się do jakości tylko wybranego fragmenty działań uczelni jakim jest kształcenie. W tym aspekcie zastanawiającym jest to dlaczego wymagania 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 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szczególnych rodzaju działalności (np. edukacja specjalna, przedszkola). Natomiast sposób zdefiniowania pojęcia zainteresowanych stron stosowanego zamiast określenia interesariuszy precyzyjnie wskazuje, że organizacja powinna uwzględniać szerokie grono różnych grup osób związanych z jej działalnością. W tym kontekście wymagania ISO 21001 znacznie lepiej przystają do działalności uniwersyteckiej niż kryteria oceny PKA.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7ADBF03" w14:textId="77777777" w:rsidR="00DE61CC" w:rsidRDefault="00DE61CC" w:rsidP="00DE61CC">
      <w:r w:rsidRPr="00233788">
        <w:t xml:space="preserve">W przypadku uczelni publicznych jednym z </w:t>
      </w:r>
      <w:r>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A zatem dla tych podmiotów w ramach SZOE należałoby w szczególny sposób uwzględnić rolę przedstawicieli rządu i instytucji państwowych lub samorządowych. Jest to obszar, który nie został w szczególny sposób opisany w tekście normy ISO 21001. Jednak narzędzia analityczne tam przedstawione przy poprawnym zastosowaniu muszą prowadzić do uwzględnienia szczególnej roli tej grupy interesariuszy.</w:t>
      </w:r>
    </w:p>
    <w:p w14:paraId="2F857D21" w14:textId="77777777" w:rsidR="00DE61CC" w:rsidRDefault="00DE61CC" w:rsidP="00DE61CC">
      <w:r>
        <w:t>Wobec powyższych spostrzeżeń warto również się zastanowić, czy możliwe jest nie spełnianie wymagań oceny PKA przy jednoczesnym spełnieniu wymagań ISO 21001? Na podstawie pobieżnej analizy informacji z tabeli po</w:t>
      </w:r>
      <w:r>
        <w:fldChar w:fldCharType="begin"/>
      </w:r>
      <w:r>
        <w:instrText xml:space="preserve"> REF _Ref157204748 \p \h </w:instrText>
      </w:r>
      <w:r>
        <w:fldChar w:fldCharType="separate"/>
      </w:r>
      <w:r>
        <w:t>wyżej</w:t>
      </w:r>
      <w:r>
        <w:fldChar w:fldCharType="end"/>
      </w:r>
      <w:r>
        <w:t xml:space="preserve"> (</w:t>
      </w:r>
      <w:r>
        <w:fldChar w:fldCharType="begin"/>
      </w:r>
      <w:r>
        <w:instrText xml:space="preserve"> REF _Ref134898257 \h </w:instrText>
      </w:r>
      <w:r>
        <w:fldChar w:fldCharType="separate"/>
      </w:r>
      <w:r w:rsidRPr="00ED45D2">
        <w:t xml:space="preserve">Tabela </w:t>
      </w:r>
      <w:r>
        <w:rPr>
          <w:noProof/>
        </w:rPr>
        <w:t>57</w:t>
      </w:r>
      <w:r>
        <w:fldChar w:fldCharType="end"/>
      </w:r>
      <w:r>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czy ocena taka będzie na poziomie pozytywnym, czy wyróżniającym, gdyż spełnianie każdego z </w:t>
      </w:r>
      <w:r>
        <w:lastRenderedPageBreak/>
        <w:t xml:space="preserve">kryteriów może być ocenione jako spełnione w stopniu zadowalającym lub pełnym (por. </w:t>
      </w:r>
      <w:r>
        <w:fldChar w:fldCharType="begin"/>
      </w:r>
      <w:r>
        <w:instrText xml:space="preserve"> REF _Ref141468164 \h </w:instrText>
      </w:r>
      <w:r>
        <w:fldChar w:fldCharType="separate"/>
      </w:r>
      <w:r>
        <w:t xml:space="preserve">Tabela </w:t>
      </w:r>
      <w:r>
        <w:rPr>
          <w:noProof/>
        </w:rPr>
        <w:t>18</w:t>
      </w:r>
      <w:r>
        <w:fldChar w:fldCharType="end"/>
      </w:r>
      <w:r>
        <w:t xml:space="preserve"> wraz z komentarzem).</w:t>
      </w:r>
    </w:p>
    <w:p w14:paraId="2F1E26D1" w14:textId="77777777" w:rsidR="00DE61CC" w:rsidRDefault="00DE61CC" w:rsidP="00DE61CC">
      <w:r>
        <w:t>Z drugiej strony ciekawym zagadnieniem wydaje się też, czy i jak wiele może brakować do zgodności z wymaganiami normatywnego SZOE (EOMS, wg ISO 21001) przy bardzo dobrym wypełnianiu kryteriów oceny PKA?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32C3F2DF" w14:textId="77777777" w:rsidR="00DE61CC" w:rsidRDefault="00DE61CC" w:rsidP="00DE61CC">
      <w:pPr>
        <w:pStyle w:val="Tytutabeli"/>
      </w:pPr>
      <w:r>
        <w:t xml:space="preserve">Tabela </w:t>
      </w:r>
      <w:r>
        <w:fldChar w:fldCharType="begin"/>
      </w:r>
      <w:r>
        <w:instrText xml:space="preserve"> SEQ Tabela \* ARABIC </w:instrText>
      </w:r>
      <w:r>
        <w:fldChar w:fldCharType="separate"/>
      </w:r>
      <w:r>
        <w:rPr>
          <w:noProof/>
        </w:rPr>
        <w:t>58</w:t>
      </w:r>
      <w:r>
        <w:rPr>
          <w:noProof/>
        </w:rPr>
        <w:fldChar w:fldCharType="end"/>
      </w:r>
      <w:r>
        <w:t xml:space="preserve"> Ocena zgodności kryteriów oceny programowej PKA dla profilu ogólnoakademickiego z zasadami Systemu Zarządzania Organizacją Edukacyjną zgodnego z ISO 21001</w:t>
      </w:r>
    </w:p>
    <w:tbl>
      <w:tblPr>
        <w:tblStyle w:val="TableGrid"/>
        <w:tblW w:w="9071" w:type="dxa"/>
        <w:tblLook w:val="04A0" w:firstRow="1" w:lastRow="0" w:firstColumn="1" w:lastColumn="0" w:noHBand="0" w:noVBand="1"/>
      </w:tblPr>
      <w:tblGrid>
        <w:gridCol w:w="2243"/>
        <w:gridCol w:w="5502"/>
        <w:gridCol w:w="1326"/>
      </w:tblGrid>
      <w:tr w:rsidR="00DE61CC" w:rsidRPr="00AA0814" w14:paraId="0483ADC5" w14:textId="77777777" w:rsidTr="00CB7972">
        <w:trPr>
          <w:cantSplit/>
          <w:tblHeader/>
        </w:trPr>
        <w:tc>
          <w:tcPr>
            <w:tcW w:w="2243" w:type="dxa"/>
            <w:vAlign w:val="center"/>
          </w:tcPr>
          <w:p w14:paraId="224931C6" w14:textId="77777777" w:rsidR="00DE61CC" w:rsidRPr="00DE30DF" w:rsidRDefault="00DE61CC" w:rsidP="00CB7972">
            <w:pPr>
              <w:pStyle w:val="TekstTabeli"/>
              <w:keepNext/>
              <w:jc w:val="center"/>
              <w:rPr>
                <w:b/>
                <w:bCs w:val="0"/>
              </w:rPr>
            </w:pPr>
            <w:r w:rsidRPr="00DE30DF">
              <w:rPr>
                <w:b/>
                <w:bCs w:val="0"/>
              </w:rPr>
              <w:t xml:space="preserve">Zasada EOMS </w:t>
            </w:r>
            <w:r w:rsidRPr="00DE30DF">
              <w:rPr>
                <w:b/>
                <w:bCs w:val="0"/>
              </w:rPr>
              <w:br/>
              <w:t>(ISO 21001)</w:t>
            </w:r>
          </w:p>
        </w:tc>
        <w:tc>
          <w:tcPr>
            <w:tcW w:w="5502" w:type="dxa"/>
            <w:vAlign w:val="center"/>
          </w:tcPr>
          <w:p w14:paraId="6D074DD2" w14:textId="77777777" w:rsidR="00DE61CC" w:rsidRPr="00DE30DF" w:rsidRDefault="00DE61CC" w:rsidP="00CB7972">
            <w:pPr>
              <w:pStyle w:val="TekstTabeli"/>
              <w:keepNext/>
              <w:rPr>
                <w:b/>
                <w:bCs w:val="0"/>
                <w:lang w:val="pl-PL"/>
              </w:rPr>
            </w:pPr>
            <w:r w:rsidRPr="00DE30DF">
              <w:rPr>
                <w:b/>
                <w:bCs w:val="0"/>
                <w:lang w:val="pl-PL"/>
              </w:rPr>
              <w:t>Opis poziomu zgodności kryteriów oceny PKA</w:t>
            </w:r>
          </w:p>
        </w:tc>
        <w:tc>
          <w:tcPr>
            <w:tcW w:w="1326" w:type="dxa"/>
            <w:vAlign w:val="center"/>
          </w:tcPr>
          <w:p w14:paraId="4C4169C6" w14:textId="77777777" w:rsidR="00DE61CC" w:rsidRPr="00DE30DF" w:rsidRDefault="00DE61CC" w:rsidP="00CB7972">
            <w:pPr>
              <w:pStyle w:val="TekstTabeli"/>
              <w:keepNext/>
              <w:jc w:val="center"/>
              <w:rPr>
                <w:b/>
                <w:bCs w:val="0"/>
              </w:rPr>
            </w:pPr>
            <w:r w:rsidRPr="00DE30DF">
              <w:rPr>
                <w:b/>
                <w:bCs w:val="0"/>
              </w:rPr>
              <w:t xml:space="preserve">Ocena </w:t>
            </w:r>
            <w:r w:rsidRPr="00DE30DF">
              <w:rPr>
                <w:b/>
                <w:bCs w:val="0"/>
              </w:rPr>
              <w:br/>
              <w:t>zgodności</w:t>
            </w:r>
          </w:p>
        </w:tc>
      </w:tr>
      <w:tr w:rsidR="00DE61CC" w:rsidRPr="00AA0814" w14:paraId="05C9A34B" w14:textId="77777777" w:rsidTr="00CB7972">
        <w:trPr>
          <w:cantSplit/>
        </w:trPr>
        <w:tc>
          <w:tcPr>
            <w:tcW w:w="2243" w:type="dxa"/>
            <w:vAlign w:val="center"/>
          </w:tcPr>
          <w:p w14:paraId="4AAE1411" w14:textId="77777777" w:rsidR="00DE61CC" w:rsidRPr="00820656" w:rsidRDefault="00DE61CC" w:rsidP="00CB7972">
            <w:pPr>
              <w:pStyle w:val="TekstTabeli"/>
              <w:jc w:val="center"/>
              <w:rPr>
                <w:lang w:val="pl-PL"/>
              </w:rPr>
            </w:pPr>
            <w:r>
              <w:rPr>
                <w:lang w:val="pl-PL"/>
              </w:rPr>
              <w:t xml:space="preserve">1. </w:t>
            </w:r>
            <w:r w:rsidRPr="00820656">
              <w:rPr>
                <w:lang w:val="pl-PL"/>
              </w:rPr>
              <w:t xml:space="preserve">Koncentracja </w:t>
            </w:r>
            <w:r>
              <w:rPr>
                <w:lang w:val="pl-PL"/>
              </w:rPr>
              <w:br/>
            </w:r>
            <w:r w:rsidRPr="00820656">
              <w:rPr>
                <w:lang w:val="pl-PL"/>
              </w:rPr>
              <w:t>na studentach i innych beneficjentach</w:t>
            </w:r>
          </w:p>
        </w:tc>
        <w:tc>
          <w:tcPr>
            <w:tcW w:w="5502" w:type="dxa"/>
            <w:vAlign w:val="center"/>
          </w:tcPr>
          <w:p w14:paraId="13449E2E" w14:textId="77777777" w:rsidR="00DE61CC" w:rsidRPr="00820656" w:rsidRDefault="00DE61CC" w:rsidP="00CB7972">
            <w:pPr>
              <w:pStyle w:val="TekstTabeli"/>
              <w:rPr>
                <w:lang w:val="pl-PL"/>
              </w:rPr>
            </w:pPr>
            <w:r>
              <w:rPr>
                <w:lang w:val="pl-PL"/>
              </w:rPr>
              <w:t>Uwzględnianie</w:t>
            </w:r>
            <w:r w:rsidRPr="00820656">
              <w:rPr>
                <w:lang w:val="pl-PL"/>
              </w:rPr>
              <w:t xml:space="preserve"> student</w:t>
            </w:r>
            <w:r>
              <w:rPr>
                <w:lang w:val="pl-PL"/>
              </w:rPr>
              <w:t>ów</w:t>
            </w:r>
            <w:r w:rsidRPr="00820656">
              <w:rPr>
                <w:lang w:val="pl-PL"/>
              </w:rPr>
              <w:t xml:space="preserve"> jest podkreślan</w:t>
            </w:r>
            <w:r>
              <w:rPr>
                <w:lang w:val="pl-PL"/>
              </w:rPr>
              <w:t>e</w:t>
            </w:r>
            <w:r w:rsidRPr="00820656">
              <w:rPr>
                <w:lang w:val="pl-PL"/>
              </w:rPr>
              <w:t xml:space="preserve"> wielokrotnie i bardzo wyraźnie</w:t>
            </w:r>
            <w:r>
              <w:rPr>
                <w:lang w:val="pl-PL"/>
              </w:rPr>
              <w:t>.</w:t>
            </w:r>
            <w:r w:rsidRPr="00820656">
              <w:rPr>
                <w:lang w:val="pl-PL"/>
              </w:rPr>
              <w:t xml:space="preserve"> </w:t>
            </w:r>
            <w:r>
              <w:rPr>
                <w:lang w:val="pl-PL"/>
              </w:rPr>
              <w:t>I</w:t>
            </w:r>
            <w:r w:rsidRPr="00820656">
              <w:rPr>
                <w:lang w:val="pl-PL"/>
              </w:rPr>
              <w:t>nn</w:t>
            </w:r>
            <w:r>
              <w:rPr>
                <w:lang w:val="pl-PL"/>
              </w:rPr>
              <w:t>i</w:t>
            </w:r>
            <w:r w:rsidRPr="00820656">
              <w:rPr>
                <w:lang w:val="pl-PL"/>
              </w:rPr>
              <w:t xml:space="preserve"> beneficjen</w:t>
            </w:r>
            <w:r>
              <w:rPr>
                <w:lang w:val="pl-PL"/>
              </w:rPr>
              <w:t>ci (interesariusze) wspominani</w:t>
            </w:r>
            <w:r w:rsidRPr="00820656">
              <w:rPr>
                <w:lang w:val="pl-PL"/>
              </w:rPr>
              <w:t xml:space="preserve"> bardzo mało</w:t>
            </w:r>
            <w:r>
              <w:rPr>
                <w:lang w:val="pl-PL"/>
              </w:rPr>
              <w:t>, szczątkowo.</w:t>
            </w:r>
          </w:p>
        </w:tc>
        <w:tc>
          <w:tcPr>
            <w:tcW w:w="1326" w:type="dxa"/>
            <w:vAlign w:val="center"/>
          </w:tcPr>
          <w:p w14:paraId="4A75018F" w14:textId="77777777" w:rsidR="00DE61CC" w:rsidRPr="00820656" w:rsidRDefault="00DE61CC" w:rsidP="00CB7972">
            <w:pPr>
              <w:pStyle w:val="TekstTabeli"/>
              <w:jc w:val="center"/>
            </w:pPr>
            <w:r>
              <w:t>CZĘŚCIOWO</w:t>
            </w:r>
          </w:p>
        </w:tc>
      </w:tr>
      <w:tr w:rsidR="00DE61CC" w:rsidRPr="00AA0814" w14:paraId="64F04A3B" w14:textId="77777777" w:rsidTr="00CB7972">
        <w:trPr>
          <w:cantSplit/>
        </w:trPr>
        <w:tc>
          <w:tcPr>
            <w:tcW w:w="2243" w:type="dxa"/>
            <w:vAlign w:val="center"/>
          </w:tcPr>
          <w:p w14:paraId="238A2DA5" w14:textId="77777777" w:rsidR="00DE61CC" w:rsidRPr="00AA0814" w:rsidRDefault="00DE61CC" w:rsidP="00CB7972">
            <w:pPr>
              <w:pStyle w:val="TekstTabeli"/>
              <w:jc w:val="center"/>
              <w:rPr>
                <w:lang w:val="pl-PL"/>
              </w:rPr>
            </w:pPr>
            <w:r>
              <w:rPr>
                <w:lang w:val="pl-PL"/>
              </w:rPr>
              <w:t xml:space="preserve">2. Wizjonerskie </w:t>
            </w:r>
            <w:r>
              <w:rPr>
                <w:lang w:val="pl-PL"/>
              </w:rPr>
              <w:br/>
              <w:t>p</w:t>
            </w:r>
            <w:r w:rsidRPr="00AA0814">
              <w:rPr>
                <w:lang w:val="pl-PL"/>
              </w:rPr>
              <w:t>rzywództwo</w:t>
            </w:r>
          </w:p>
        </w:tc>
        <w:tc>
          <w:tcPr>
            <w:tcW w:w="5502" w:type="dxa"/>
            <w:vAlign w:val="center"/>
          </w:tcPr>
          <w:p w14:paraId="0705CBAA" w14:textId="77777777" w:rsidR="00DE61CC" w:rsidRPr="00820656" w:rsidRDefault="00DE61CC" w:rsidP="00CB7972">
            <w:pPr>
              <w:pStyle w:val="TekstTabeli"/>
              <w:rPr>
                <w:lang w:val="pl-PL"/>
              </w:rPr>
            </w:pPr>
            <w:r>
              <w:rPr>
                <w:lang w:val="pl-PL"/>
              </w:rPr>
              <w:t>B</w:t>
            </w:r>
            <w:r w:rsidRPr="00820656">
              <w:rPr>
                <w:lang w:val="pl-PL"/>
              </w:rPr>
              <w:t>rak</w:t>
            </w:r>
            <w:r>
              <w:rPr>
                <w:lang w:val="pl-PL"/>
              </w:rPr>
              <w:t xml:space="preserve">. </w:t>
            </w:r>
            <w:r w:rsidRPr="00820656">
              <w:rPr>
                <w:lang w:val="pl-PL"/>
              </w:rPr>
              <w:t>Pewne niewielkie elementy wynikające z przywództwa, ale odnoszące się do sposobu organizacji procesów są uwzględnione w ramach kryteriów 2 i 10</w:t>
            </w:r>
          </w:p>
        </w:tc>
        <w:tc>
          <w:tcPr>
            <w:tcW w:w="1326" w:type="dxa"/>
            <w:vAlign w:val="center"/>
          </w:tcPr>
          <w:p w14:paraId="0462FF7E" w14:textId="77777777" w:rsidR="00DE61CC" w:rsidRPr="00DE30DF" w:rsidRDefault="00DE61CC" w:rsidP="00CB7972">
            <w:pPr>
              <w:pStyle w:val="TekstTabeli"/>
              <w:jc w:val="center"/>
              <w:rPr>
                <w:lang w:val="pl-PL"/>
              </w:rPr>
            </w:pPr>
            <w:r>
              <w:rPr>
                <w:lang w:val="pl-PL"/>
              </w:rPr>
              <w:t>NIE</w:t>
            </w:r>
          </w:p>
        </w:tc>
      </w:tr>
      <w:tr w:rsidR="00DE61CC" w:rsidRPr="00AA0814" w14:paraId="0DE0C361" w14:textId="77777777" w:rsidTr="00CB7972">
        <w:trPr>
          <w:cantSplit/>
        </w:trPr>
        <w:tc>
          <w:tcPr>
            <w:tcW w:w="2243" w:type="dxa"/>
            <w:vAlign w:val="center"/>
          </w:tcPr>
          <w:p w14:paraId="715CA1E2" w14:textId="77777777" w:rsidR="00DE61CC" w:rsidRPr="00AA0814" w:rsidRDefault="00DE61CC" w:rsidP="00CB7972">
            <w:pPr>
              <w:pStyle w:val="TekstTabeli"/>
              <w:jc w:val="center"/>
              <w:rPr>
                <w:lang w:val="pl-PL"/>
              </w:rPr>
            </w:pPr>
            <w:r>
              <w:rPr>
                <w:lang w:val="pl-PL"/>
              </w:rPr>
              <w:t xml:space="preserve">3. </w:t>
            </w:r>
            <w:r w:rsidRPr="00AA0814">
              <w:rPr>
                <w:lang w:val="pl-PL"/>
              </w:rPr>
              <w:t xml:space="preserve">Zaangażowanie </w:t>
            </w:r>
            <w:r>
              <w:rPr>
                <w:lang w:val="pl-PL"/>
              </w:rPr>
              <w:br/>
              <w:t>pracowników (ludzi)</w:t>
            </w:r>
          </w:p>
        </w:tc>
        <w:tc>
          <w:tcPr>
            <w:tcW w:w="5502" w:type="dxa"/>
            <w:vAlign w:val="center"/>
          </w:tcPr>
          <w:p w14:paraId="09BB3CE3" w14:textId="77777777" w:rsidR="00DE61CC" w:rsidRPr="00820656" w:rsidRDefault="00DE61CC" w:rsidP="00CB7972">
            <w:pPr>
              <w:pStyle w:val="TekstTabeli"/>
              <w:rPr>
                <w:lang w:val="pl-PL"/>
              </w:rPr>
            </w:pPr>
            <w:r w:rsidRPr="00820656">
              <w:rPr>
                <w:lang w:val="pl-PL"/>
              </w:rPr>
              <w:t>Brak</w:t>
            </w:r>
            <w:r>
              <w:rPr>
                <w:lang w:val="pl-PL"/>
              </w:rPr>
              <w:t>.</w:t>
            </w:r>
            <w:r w:rsidRPr="00820656">
              <w:rPr>
                <w:lang w:val="pl-PL"/>
              </w:rPr>
              <w:t xml:space="preserve"> </w:t>
            </w:r>
            <w:r>
              <w:rPr>
                <w:lang w:val="pl-PL"/>
              </w:rPr>
              <w:t>J</w:t>
            </w:r>
            <w:r w:rsidRPr="00820656">
              <w:rPr>
                <w:lang w:val="pl-PL"/>
              </w:rPr>
              <w:t xml:space="preserve">edynie uwzględniona </w:t>
            </w:r>
            <w:r>
              <w:rPr>
                <w:lang w:val="pl-PL"/>
              </w:rPr>
              <w:t xml:space="preserve">jest </w:t>
            </w:r>
            <w:r w:rsidRPr="00820656">
              <w:rPr>
                <w:lang w:val="pl-PL"/>
              </w:rPr>
              <w:t>polityka kadrowa (SJK 4.2) oraz w wielu miejscach określone, że należy zapewnić udział studentów w procesach oceny i podejmowania decyzji</w:t>
            </w:r>
          </w:p>
        </w:tc>
        <w:tc>
          <w:tcPr>
            <w:tcW w:w="1326" w:type="dxa"/>
            <w:vAlign w:val="center"/>
          </w:tcPr>
          <w:p w14:paraId="6F1B8596" w14:textId="77777777" w:rsidR="00DE61CC" w:rsidRPr="008C0B48" w:rsidRDefault="00DE61CC" w:rsidP="00CB7972">
            <w:pPr>
              <w:pStyle w:val="TekstTabeli"/>
              <w:jc w:val="center"/>
              <w:rPr>
                <w:lang w:val="pl-PL"/>
              </w:rPr>
            </w:pPr>
            <w:r>
              <w:rPr>
                <w:lang w:val="pl-PL"/>
              </w:rPr>
              <w:t>NIE</w:t>
            </w:r>
          </w:p>
        </w:tc>
      </w:tr>
      <w:tr w:rsidR="00DE61CC" w:rsidRPr="00AA0814" w14:paraId="0651EE11" w14:textId="77777777" w:rsidTr="00CB7972">
        <w:trPr>
          <w:cantSplit/>
        </w:trPr>
        <w:tc>
          <w:tcPr>
            <w:tcW w:w="2243" w:type="dxa"/>
            <w:vAlign w:val="center"/>
          </w:tcPr>
          <w:p w14:paraId="02B42BB2" w14:textId="77777777" w:rsidR="00DE61CC" w:rsidRPr="00AA0814" w:rsidRDefault="00DE61CC" w:rsidP="00CB7972">
            <w:pPr>
              <w:pStyle w:val="TekstTabeli"/>
              <w:jc w:val="center"/>
              <w:rPr>
                <w:lang w:val="pl-PL"/>
              </w:rPr>
            </w:pPr>
            <w:r>
              <w:rPr>
                <w:lang w:val="pl-PL"/>
              </w:rPr>
              <w:t xml:space="preserve">4. </w:t>
            </w:r>
            <w:r w:rsidRPr="00AA0814">
              <w:rPr>
                <w:lang w:val="pl-PL"/>
              </w:rPr>
              <w:t>Podejście procesowe</w:t>
            </w:r>
          </w:p>
        </w:tc>
        <w:tc>
          <w:tcPr>
            <w:tcW w:w="5502" w:type="dxa"/>
            <w:vAlign w:val="center"/>
          </w:tcPr>
          <w:p w14:paraId="54FCFBC4" w14:textId="77777777" w:rsidR="00DE61CC" w:rsidRPr="00DE30DF" w:rsidRDefault="00DE61CC" w:rsidP="00CB7972">
            <w:pPr>
              <w:pStyle w:val="TekstTabeli"/>
              <w:rPr>
                <w:lang w:val="pl-PL"/>
              </w:rPr>
            </w:pPr>
            <w:r w:rsidRPr="00DE30DF">
              <w:rPr>
                <w:lang w:val="pl-PL"/>
              </w:rPr>
              <w:t>Brak bezpośrednich odniesień, kryteria 2 i 10 odnoszą się do sposobu organizacji procesów</w:t>
            </w:r>
            <w:r>
              <w:rPr>
                <w:lang w:val="pl-PL"/>
              </w:rPr>
              <w:t>.</w:t>
            </w:r>
          </w:p>
        </w:tc>
        <w:tc>
          <w:tcPr>
            <w:tcW w:w="1326" w:type="dxa"/>
            <w:vAlign w:val="center"/>
          </w:tcPr>
          <w:p w14:paraId="08537F93" w14:textId="77777777" w:rsidR="00DE61CC" w:rsidRPr="00DE30DF" w:rsidRDefault="00DE61CC" w:rsidP="00CB7972">
            <w:pPr>
              <w:pStyle w:val="TekstTabeli"/>
              <w:jc w:val="center"/>
              <w:rPr>
                <w:lang w:val="pl-PL"/>
              </w:rPr>
            </w:pPr>
            <w:r>
              <w:rPr>
                <w:lang w:val="pl-PL"/>
              </w:rPr>
              <w:t>NIE</w:t>
            </w:r>
          </w:p>
        </w:tc>
      </w:tr>
      <w:tr w:rsidR="00DE61CC" w:rsidRPr="00AA0814" w14:paraId="15C5B218" w14:textId="77777777" w:rsidTr="00CB7972">
        <w:trPr>
          <w:cantSplit/>
        </w:trPr>
        <w:tc>
          <w:tcPr>
            <w:tcW w:w="2243" w:type="dxa"/>
            <w:vAlign w:val="center"/>
          </w:tcPr>
          <w:p w14:paraId="1026B67B" w14:textId="77777777" w:rsidR="00DE61CC" w:rsidRPr="00AA0814" w:rsidRDefault="00DE61CC" w:rsidP="00CB7972">
            <w:pPr>
              <w:pStyle w:val="TekstTabeli"/>
              <w:jc w:val="center"/>
              <w:rPr>
                <w:lang w:val="pl-PL"/>
              </w:rPr>
            </w:pPr>
            <w:r>
              <w:rPr>
                <w:lang w:val="pl-PL"/>
              </w:rPr>
              <w:t xml:space="preserve">5. </w:t>
            </w:r>
            <w:r w:rsidRPr="00AA0814">
              <w:rPr>
                <w:lang w:val="pl-PL"/>
              </w:rPr>
              <w:t>Ciągłe doskonalenie</w:t>
            </w:r>
          </w:p>
        </w:tc>
        <w:tc>
          <w:tcPr>
            <w:tcW w:w="5502" w:type="dxa"/>
            <w:vAlign w:val="center"/>
          </w:tcPr>
          <w:p w14:paraId="383337EB" w14:textId="77777777" w:rsidR="00DE61CC" w:rsidRPr="00DE30DF" w:rsidRDefault="00DE61CC" w:rsidP="00CB7972">
            <w:pPr>
              <w:pStyle w:val="TekstTabeli"/>
              <w:rPr>
                <w:lang w:val="pl-PL"/>
              </w:rPr>
            </w:pPr>
            <w:r w:rsidRPr="00DE30DF">
              <w:rPr>
                <w:lang w:val="pl-PL"/>
              </w:rPr>
              <w:t>SJK</w:t>
            </w:r>
            <w:r>
              <w:rPr>
                <w:lang w:val="pl-PL"/>
              </w:rPr>
              <w:t> </w:t>
            </w:r>
            <w:r w:rsidRPr="00DE30DF">
              <w:rPr>
                <w:lang w:val="pl-PL"/>
              </w:rPr>
              <w:t>10.2</w:t>
            </w:r>
            <w:r>
              <w:rPr>
                <w:lang w:val="pl-PL"/>
              </w:rPr>
              <w:t>,</w:t>
            </w:r>
            <w:r w:rsidRPr="00DE30DF">
              <w:rPr>
                <w:lang w:val="pl-PL"/>
              </w:rPr>
              <w:t xml:space="preserve"> </w:t>
            </w:r>
            <w:r w:rsidRPr="008C0B48">
              <w:rPr>
                <w:szCs w:val="18"/>
                <w:lang w:val="pl-PL"/>
              </w:rPr>
              <w:t>SJK </w:t>
            </w:r>
            <w:r w:rsidRPr="00DE30DF">
              <w:rPr>
                <w:lang w:val="pl-PL"/>
              </w:rPr>
              <w:t>9.2</w:t>
            </w:r>
            <w:r>
              <w:rPr>
                <w:lang w:val="pl-PL"/>
              </w:rPr>
              <w:t>,</w:t>
            </w:r>
            <w:r w:rsidRPr="00DE30DF">
              <w:rPr>
                <w:lang w:val="pl-PL"/>
              </w:rPr>
              <w:t xml:space="preserve"> </w:t>
            </w:r>
            <w:r w:rsidRPr="008C0B48">
              <w:rPr>
                <w:szCs w:val="18"/>
                <w:lang w:val="pl-PL"/>
              </w:rPr>
              <w:t>SJK </w:t>
            </w:r>
            <w:r w:rsidRPr="00DE30DF">
              <w:rPr>
                <w:lang w:val="pl-PL"/>
              </w:rPr>
              <w:t xml:space="preserve">8.2, </w:t>
            </w:r>
            <w:r w:rsidRPr="008C0B48">
              <w:rPr>
                <w:szCs w:val="18"/>
                <w:lang w:val="pl-PL"/>
              </w:rPr>
              <w:t>SJK </w:t>
            </w:r>
            <w:r w:rsidRPr="00DE30DF">
              <w:rPr>
                <w:lang w:val="pl-PL"/>
              </w:rPr>
              <w:t xml:space="preserve">7.2, </w:t>
            </w:r>
            <w:r w:rsidRPr="008C0B48">
              <w:rPr>
                <w:szCs w:val="18"/>
                <w:lang w:val="pl-PL"/>
              </w:rPr>
              <w:t>SJK </w:t>
            </w:r>
            <w:r w:rsidRPr="00DE30DF">
              <w:rPr>
                <w:lang w:val="pl-PL"/>
              </w:rPr>
              <w:t xml:space="preserve">6.2, </w:t>
            </w:r>
            <w:r w:rsidRPr="008C0B48">
              <w:rPr>
                <w:szCs w:val="18"/>
                <w:lang w:val="pl-PL"/>
              </w:rPr>
              <w:t>SJK </w:t>
            </w:r>
            <w:r w:rsidRPr="00DE30DF">
              <w:rPr>
                <w:lang w:val="pl-PL"/>
              </w:rPr>
              <w:t xml:space="preserve">5.2, </w:t>
            </w:r>
            <w:r w:rsidRPr="008C0B48">
              <w:rPr>
                <w:szCs w:val="18"/>
                <w:lang w:val="pl-PL"/>
              </w:rPr>
              <w:t>SJK </w:t>
            </w:r>
            <w:r w:rsidRPr="00DE30DF">
              <w:rPr>
                <w:lang w:val="pl-PL"/>
              </w:rPr>
              <w:t xml:space="preserve">4.2 </w:t>
            </w:r>
            <w:r>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1FF504CB" w14:textId="77777777" w:rsidR="00DE61CC" w:rsidRPr="00DE30DF" w:rsidRDefault="00DE61CC" w:rsidP="00CB7972">
            <w:pPr>
              <w:pStyle w:val="TekstTabeli"/>
              <w:jc w:val="center"/>
              <w:rPr>
                <w:lang w:val="pl-PL"/>
              </w:rPr>
            </w:pPr>
            <w:r>
              <w:rPr>
                <w:lang w:val="pl-PL"/>
              </w:rPr>
              <w:t>TAK</w:t>
            </w:r>
          </w:p>
        </w:tc>
      </w:tr>
      <w:tr w:rsidR="00DE61CC" w:rsidRPr="00AA0814" w14:paraId="6B580B42" w14:textId="77777777" w:rsidTr="00CB7972">
        <w:trPr>
          <w:cantSplit/>
        </w:trPr>
        <w:tc>
          <w:tcPr>
            <w:tcW w:w="2243" w:type="dxa"/>
            <w:vAlign w:val="center"/>
          </w:tcPr>
          <w:p w14:paraId="5C4E0E18" w14:textId="77777777" w:rsidR="00DE61CC" w:rsidRPr="00AA0814" w:rsidRDefault="00DE61CC" w:rsidP="00CB7972">
            <w:pPr>
              <w:pStyle w:val="TekstTabeli"/>
              <w:jc w:val="center"/>
              <w:rPr>
                <w:lang w:val="pl-PL"/>
              </w:rPr>
            </w:pPr>
            <w:r>
              <w:rPr>
                <w:lang w:val="pl-PL"/>
              </w:rPr>
              <w:t xml:space="preserve">6. </w:t>
            </w:r>
            <w:r w:rsidRPr="00AA0814">
              <w:rPr>
                <w:lang w:val="pl-PL"/>
              </w:rPr>
              <w:t>Podejmowanie decyzji na podstawie faktów</w:t>
            </w:r>
          </w:p>
        </w:tc>
        <w:tc>
          <w:tcPr>
            <w:tcW w:w="5502" w:type="dxa"/>
            <w:vAlign w:val="center"/>
          </w:tcPr>
          <w:p w14:paraId="397FA495" w14:textId="77777777" w:rsidR="00DE61CC" w:rsidRPr="00820656" w:rsidRDefault="00DE61CC" w:rsidP="00CB7972">
            <w:pPr>
              <w:pStyle w:val="TekstTabeli"/>
              <w:rPr>
                <w:lang w:val="pl-PL"/>
              </w:rPr>
            </w:pPr>
            <w:r>
              <w:rPr>
                <w:szCs w:val="18"/>
                <w:lang w:val="pl-PL"/>
              </w:rPr>
              <w:t>SJK </w:t>
            </w:r>
            <w:r w:rsidRPr="00DE30DF">
              <w:rPr>
                <w:lang w:val="pl-PL"/>
              </w:rPr>
              <w:t xml:space="preserve">4.2, </w:t>
            </w:r>
            <w:r>
              <w:rPr>
                <w:szCs w:val="18"/>
                <w:lang w:val="pl-PL"/>
              </w:rPr>
              <w:t>SJK </w:t>
            </w:r>
            <w:r w:rsidRPr="00DE30DF">
              <w:rPr>
                <w:lang w:val="pl-PL"/>
              </w:rPr>
              <w:t xml:space="preserve">5.2, </w:t>
            </w:r>
            <w:r>
              <w:rPr>
                <w:szCs w:val="18"/>
                <w:lang w:val="pl-PL"/>
              </w:rPr>
              <w:t>SJK </w:t>
            </w:r>
            <w:r w:rsidRPr="00DE30DF">
              <w:rPr>
                <w:lang w:val="pl-PL"/>
              </w:rPr>
              <w:t xml:space="preserve">6.2, </w:t>
            </w:r>
            <w:r>
              <w:rPr>
                <w:szCs w:val="18"/>
                <w:lang w:val="pl-PL"/>
              </w:rPr>
              <w:t>SJK </w:t>
            </w:r>
            <w:r w:rsidRPr="00DE30DF">
              <w:rPr>
                <w:lang w:val="pl-PL"/>
              </w:rPr>
              <w:t xml:space="preserve">7.2, </w:t>
            </w:r>
            <w:r>
              <w:rPr>
                <w:szCs w:val="18"/>
                <w:lang w:val="pl-PL"/>
              </w:rPr>
              <w:t>SJK </w:t>
            </w:r>
            <w:r w:rsidRPr="00DE30DF">
              <w:rPr>
                <w:lang w:val="pl-PL"/>
              </w:rPr>
              <w:t xml:space="preserve">8.2, </w:t>
            </w:r>
            <w:r>
              <w:rPr>
                <w:szCs w:val="18"/>
                <w:lang w:val="pl-PL"/>
              </w:rPr>
              <w:t>SJK </w:t>
            </w:r>
            <w:r w:rsidRPr="00DE30DF">
              <w:rPr>
                <w:lang w:val="pl-PL"/>
              </w:rPr>
              <w:t xml:space="preserve">9.2 i </w:t>
            </w:r>
            <w:r>
              <w:rPr>
                <w:szCs w:val="18"/>
                <w:lang w:val="pl-PL"/>
              </w:rPr>
              <w:t>SJK </w:t>
            </w:r>
            <w:r w:rsidRPr="00DE30DF">
              <w:rPr>
                <w:lang w:val="pl-PL"/>
              </w:rPr>
              <w:t>10.2 uwzględniają pomiar i podejmowanie decyzji w zakresie doskonalenia na podstawie tego pomiaru.</w:t>
            </w:r>
          </w:p>
        </w:tc>
        <w:tc>
          <w:tcPr>
            <w:tcW w:w="1326" w:type="dxa"/>
            <w:vAlign w:val="center"/>
          </w:tcPr>
          <w:p w14:paraId="70D9B740" w14:textId="77777777" w:rsidR="00DE61CC" w:rsidRPr="00820656" w:rsidRDefault="00DE61CC" w:rsidP="00CB7972">
            <w:pPr>
              <w:pStyle w:val="TekstTabeli"/>
              <w:jc w:val="center"/>
              <w:rPr>
                <w:lang w:val="pl-PL"/>
              </w:rPr>
            </w:pPr>
            <w:r>
              <w:rPr>
                <w:lang w:val="pl-PL"/>
              </w:rPr>
              <w:t>TAK</w:t>
            </w:r>
          </w:p>
        </w:tc>
      </w:tr>
      <w:tr w:rsidR="00DE61CC" w:rsidRPr="00AA0814" w14:paraId="106A0213" w14:textId="77777777" w:rsidTr="00CB7972">
        <w:trPr>
          <w:cantSplit/>
        </w:trPr>
        <w:tc>
          <w:tcPr>
            <w:tcW w:w="2243" w:type="dxa"/>
            <w:vAlign w:val="center"/>
          </w:tcPr>
          <w:p w14:paraId="2BB4CA4E" w14:textId="77777777" w:rsidR="00DE61CC" w:rsidRPr="00AA0814" w:rsidRDefault="00DE61CC" w:rsidP="00CB7972">
            <w:pPr>
              <w:pStyle w:val="TekstTabeli"/>
              <w:jc w:val="center"/>
              <w:rPr>
                <w:lang w:val="pl-PL"/>
              </w:rPr>
            </w:pPr>
            <w:r>
              <w:rPr>
                <w:lang w:val="pl-PL"/>
              </w:rPr>
              <w:t xml:space="preserve">7. </w:t>
            </w:r>
            <w:r w:rsidRPr="00AA0814">
              <w:rPr>
                <w:lang w:val="pl-PL"/>
              </w:rPr>
              <w:t>Zarządzanie relacjami</w:t>
            </w:r>
          </w:p>
        </w:tc>
        <w:tc>
          <w:tcPr>
            <w:tcW w:w="5502" w:type="dxa"/>
            <w:vAlign w:val="center"/>
          </w:tcPr>
          <w:p w14:paraId="51C1D865" w14:textId="77777777" w:rsidR="00DE61CC" w:rsidRPr="00DE30DF" w:rsidRDefault="00DE61CC" w:rsidP="00CB7972">
            <w:pPr>
              <w:pStyle w:val="TekstTabeli"/>
              <w:rPr>
                <w:lang w:val="pl-PL"/>
              </w:rPr>
            </w:pPr>
            <w:r w:rsidRPr="00DE30DF">
              <w:rPr>
                <w:lang w:val="pl-PL"/>
              </w:rPr>
              <w:t xml:space="preserve">pewne elementy tego procesu wskazane w SJK 6.1 (współpraca z otoczeniem) i </w:t>
            </w:r>
            <w:r>
              <w:rPr>
                <w:szCs w:val="18"/>
                <w:lang w:val="pl-PL"/>
              </w:rPr>
              <w:t>SJK </w:t>
            </w:r>
            <w:r w:rsidRPr="00DE30DF">
              <w:rPr>
                <w:lang w:val="pl-PL"/>
              </w:rPr>
              <w:t>9.2 (informacja),</w:t>
            </w:r>
          </w:p>
        </w:tc>
        <w:tc>
          <w:tcPr>
            <w:tcW w:w="1326" w:type="dxa"/>
            <w:vAlign w:val="center"/>
          </w:tcPr>
          <w:p w14:paraId="14976E2A" w14:textId="77777777" w:rsidR="00DE61CC" w:rsidRPr="00DE30DF" w:rsidRDefault="00DE61CC" w:rsidP="00CB7972">
            <w:pPr>
              <w:pStyle w:val="TekstTabeli"/>
              <w:jc w:val="center"/>
              <w:rPr>
                <w:lang w:val="pl-PL"/>
              </w:rPr>
            </w:pPr>
            <w:r>
              <w:rPr>
                <w:lang w:val="pl-PL"/>
              </w:rPr>
              <w:t>CZĘŚCIOWO</w:t>
            </w:r>
          </w:p>
        </w:tc>
      </w:tr>
      <w:tr w:rsidR="00DE61CC" w:rsidRPr="00AA0814" w14:paraId="59A27FDD" w14:textId="77777777" w:rsidTr="00CB7972">
        <w:trPr>
          <w:cantSplit/>
        </w:trPr>
        <w:tc>
          <w:tcPr>
            <w:tcW w:w="2243" w:type="dxa"/>
            <w:vAlign w:val="center"/>
          </w:tcPr>
          <w:p w14:paraId="4DDE4AF3" w14:textId="77777777" w:rsidR="00DE61CC" w:rsidRPr="00AA0814" w:rsidRDefault="00DE61CC" w:rsidP="00CB7972">
            <w:pPr>
              <w:pStyle w:val="TekstTabeli"/>
              <w:jc w:val="center"/>
              <w:rPr>
                <w:lang w:val="pl-PL"/>
              </w:rPr>
            </w:pPr>
            <w:r>
              <w:rPr>
                <w:lang w:val="pl-PL"/>
              </w:rPr>
              <w:t xml:space="preserve">8. </w:t>
            </w:r>
            <w:r w:rsidRPr="00AA0814">
              <w:rPr>
                <w:lang w:val="pl-PL"/>
              </w:rPr>
              <w:t xml:space="preserve">Społeczna </w:t>
            </w:r>
            <w:r>
              <w:rPr>
                <w:lang w:val="pl-PL"/>
              </w:rPr>
              <w:br/>
            </w:r>
            <w:r w:rsidRPr="00AA0814">
              <w:rPr>
                <w:lang w:val="pl-PL"/>
              </w:rPr>
              <w:t xml:space="preserve">odpowiedzialność </w:t>
            </w:r>
            <w:r>
              <w:rPr>
                <w:lang w:val="pl-PL"/>
              </w:rPr>
              <w:br/>
            </w:r>
            <w:r w:rsidRPr="00AA0814">
              <w:rPr>
                <w:lang w:val="pl-PL"/>
              </w:rPr>
              <w:t>organizacji edukacyjnej</w:t>
            </w:r>
          </w:p>
        </w:tc>
        <w:tc>
          <w:tcPr>
            <w:tcW w:w="5502" w:type="dxa"/>
            <w:vAlign w:val="center"/>
          </w:tcPr>
          <w:p w14:paraId="63EE2105" w14:textId="77777777" w:rsidR="00DE61CC" w:rsidRPr="00DE30DF" w:rsidRDefault="00DE61CC" w:rsidP="00CB7972">
            <w:pPr>
              <w:pStyle w:val="TekstTabeli"/>
              <w:rPr>
                <w:lang w:val="pl-PL"/>
              </w:rPr>
            </w:pPr>
            <w:r w:rsidRPr="00DE30DF">
              <w:rPr>
                <w:lang w:val="pl-PL"/>
              </w:rPr>
              <w:t xml:space="preserve">Nie jest wskazana wprost. Pewne elementy odnoszące się do relacji z otoczeniem społeczno-gospodarczym wskazane jedynie w </w:t>
            </w:r>
            <w:r>
              <w:rPr>
                <w:szCs w:val="18"/>
                <w:lang w:val="pl-PL"/>
              </w:rPr>
              <w:t>SJK </w:t>
            </w:r>
            <w:r w:rsidRPr="00DE30DF">
              <w:rPr>
                <w:lang w:val="pl-PL"/>
              </w:rPr>
              <w:t xml:space="preserve">1.1, </w:t>
            </w:r>
            <w:r>
              <w:rPr>
                <w:szCs w:val="18"/>
                <w:lang w:val="pl-PL"/>
              </w:rPr>
              <w:t>SJK </w:t>
            </w:r>
            <w:r w:rsidRPr="00DE30DF">
              <w:rPr>
                <w:lang w:val="pl-PL"/>
              </w:rPr>
              <w:t xml:space="preserve">6.1, </w:t>
            </w:r>
            <w:r>
              <w:rPr>
                <w:szCs w:val="18"/>
                <w:lang w:val="pl-PL"/>
              </w:rPr>
              <w:t>SJK </w:t>
            </w:r>
            <w:r w:rsidRPr="00DE30DF">
              <w:rPr>
                <w:lang w:val="pl-PL"/>
              </w:rPr>
              <w:t>6.2;</w:t>
            </w:r>
          </w:p>
        </w:tc>
        <w:tc>
          <w:tcPr>
            <w:tcW w:w="1326" w:type="dxa"/>
            <w:vAlign w:val="center"/>
          </w:tcPr>
          <w:p w14:paraId="4175A75D" w14:textId="77777777" w:rsidR="00DE61CC" w:rsidRPr="00DE30DF" w:rsidRDefault="00DE61CC" w:rsidP="00CB7972">
            <w:pPr>
              <w:pStyle w:val="TekstTabeli"/>
              <w:jc w:val="center"/>
              <w:rPr>
                <w:lang w:val="pl-PL"/>
              </w:rPr>
            </w:pPr>
            <w:r>
              <w:rPr>
                <w:lang w:val="pl-PL"/>
              </w:rPr>
              <w:t>NIE</w:t>
            </w:r>
          </w:p>
        </w:tc>
      </w:tr>
      <w:tr w:rsidR="00DE61CC" w:rsidRPr="00AA0814" w14:paraId="712016AB" w14:textId="77777777" w:rsidTr="00CB7972">
        <w:trPr>
          <w:cantSplit/>
        </w:trPr>
        <w:tc>
          <w:tcPr>
            <w:tcW w:w="2243" w:type="dxa"/>
            <w:vAlign w:val="center"/>
          </w:tcPr>
          <w:p w14:paraId="4A101C66" w14:textId="77777777" w:rsidR="00DE61CC" w:rsidRPr="00AA0814" w:rsidRDefault="00DE61CC" w:rsidP="00CB7972">
            <w:pPr>
              <w:pStyle w:val="TekstTabeli"/>
              <w:jc w:val="center"/>
              <w:rPr>
                <w:lang w:val="pl-PL"/>
              </w:rPr>
            </w:pPr>
            <w:r>
              <w:rPr>
                <w:lang w:val="pl-PL"/>
              </w:rPr>
              <w:t xml:space="preserve">9. </w:t>
            </w:r>
            <w:r w:rsidRPr="00AA0814">
              <w:rPr>
                <w:lang w:val="pl-PL"/>
              </w:rPr>
              <w:t xml:space="preserve">Dostępność </w:t>
            </w:r>
            <w:r>
              <w:rPr>
                <w:lang w:val="pl-PL"/>
              </w:rPr>
              <w:br/>
            </w:r>
            <w:r w:rsidRPr="00AA0814">
              <w:rPr>
                <w:lang w:val="pl-PL"/>
              </w:rPr>
              <w:t>i sprawiedliwość</w:t>
            </w:r>
          </w:p>
        </w:tc>
        <w:tc>
          <w:tcPr>
            <w:tcW w:w="5502" w:type="dxa"/>
            <w:vAlign w:val="center"/>
          </w:tcPr>
          <w:p w14:paraId="671E4A19" w14:textId="77777777" w:rsidR="00DE61CC" w:rsidRPr="00DE30DF" w:rsidRDefault="00DE61CC" w:rsidP="00CB7972">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00D8125" w14:textId="77777777" w:rsidR="00DE61CC" w:rsidRPr="00DE30DF" w:rsidRDefault="00DE61CC" w:rsidP="00CB7972">
            <w:pPr>
              <w:pStyle w:val="TekstTabeli"/>
              <w:jc w:val="center"/>
              <w:rPr>
                <w:lang w:val="pl-PL"/>
              </w:rPr>
            </w:pPr>
            <w:r>
              <w:rPr>
                <w:lang w:val="pl-PL"/>
              </w:rPr>
              <w:t>NIE</w:t>
            </w:r>
          </w:p>
        </w:tc>
      </w:tr>
      <w:tr w:rsidR="00DE61CC" w:rsidRPr="00AA0814" w14:paraId="11AEA299" w14:textId="77777777" w:rsidTr="00CB7972">
        <w:trPr>
          <w:cantSplit/>
        </w:trPr>
        <w:tc>
          <w:tcPr>
            <w:tcW w:w="2243" w:type="dxa"/>
            <w:vAlign w:val="center"/>
          </w:tcPr>
          <w:p w14:paraId="7712A118" w14:textId="77777777" w:rsidR="00DE61CC" w:rsidRPr="00AA0814" w:rsidRDefault="00DE61CC" w:rsidP="00CB7972">
            <w:pPr>
              <w:pStyle w:val="TekstTabeli"/>
              <w:jc w:val="center"/>
              <w:rPr>
                <w:lang w:val="pl-PL"/>
              </w:rPr>
            </w:pPr>
            <w:r>
              <w:rPr>
                <w:lang w:val="pl-PL"/>
              </w:rPr>
              <w:t xml:space="preserve">10. </w:t>
            </w:r>
            <w:r w:rsidRPr="00AA0814">
              <w:rPr>
                <w:lang w:val="pl-PL"/>
              </w:rPr>
              <w:t>Etyczne postępowanie w ramach procesu kształcenia</w:t>
            </w:r>
          </w:p>
        </w:tc>
        <w:tc>
          <w:tcPr>
            <w:tcW w:w="5502" w:type="dxa"/>
            <w:vAlign w:val="center"/>
          </w:tcPr>
          <w:p w14:paraId="20BB030B" w14:textId="77777777" w:rsidR="00DE61CC" w:rsidRPr="00820656" w:rsidRDefault="00DE61CC" w:rsidP="00CB7972">
            <w:pPr>
              <w:pStyle w:val="TekstTabeli"/>
              <w:rPr>
                <w:lang w:val="pl-PL"/>
              </w:rPr>
            </w:pPr>
            <w:r>
              <w:rPr>
                <w:lang w:val="pl-PL"/>
              </w:rPr>
              <w:t>Brak odniesień</w:t>
            </w:r>
          </w:p>
        </w:tc>
        <w:tc>
          <w:tcPr>
            <w:tcW w:w="1326" w:type="dxa"/>
            <w:vAlign w:val="center"/>
          </w:tcPr>
          <w:p w14:paraId="41707112" w14:textId="77777777" w:rsidR="00DE61CC" w:rsidRPr="00820656" w:rsidRDefault="00DE61CC" w:rsidP="00CB7972">
            <w:pPr>
              <w:pStyle w:val="TekstTabeli"/>
              <w:jc w:val="center"/>
              <w:rPr>
                <w:lang w:val="pl-PL"/>
              </w:rPr>
            </w:pPr>
            <w:r>
              <w:rPr>
                <w:lang w:val="pl-PL"/>
              </w:rPr>
              <w:t>NIE</w:t>
            </w:r>
          </w:p>
        </w:tc>
      </w:tr>
      <w:tr w:rsidR="00DE61CC" w:rsidRPr="00AA0814" w14:paraId="737D0859" w14:textId="77777777" w:rsidTr="00CB7972">
        <w:trPr>
          <w:cantSplit/>
        </w:trPr>
        <w:tc>
          <w:tcPr>
            <w:tcW w:w="2243" w:type="dxa"/>
            <w:vAlign w:val="center"/>
          </w:tcPr>
          <w:p w14:paraId="73A08000" w14:textId="77777777" w:rsidR="00DE61CC" w:rsidRPr="00AA0814" w:rsidRDefault="00DE61CC" w:rsidP="00CB7972">
            <w:pPr>
              <w:pStyle w:val="TekstTabeli"/>
              <w:keepNext/>
              <w:jc w:val="center"/>
              <w:rPr>
                <w:lang w:val="pl-PL"/>
              </w:rPr>
            </w:pPr>
            <w:r>
              <w:rPr>
                <w:lang w:val="pl-PL"/>
              </w:rPr>
              <w:t xml:space="preserve">11. </w:t>
            </w:r>
            <w:r w:rsidRPr="00AA0814">
              <w:rPr>
                <w:lang w:val="pl-PL"/>
              </w:rPr>
              <w:t xml:space="preserve">Bezpieczeństwo </w:t>
            </w:r>
            <w:r>
              <w:rPr>
                <w:lang w:val="pl-PL"/>
              </w:rPr>
              <w:br/>
            </w:r>
            <w:r w:rsidRPr="00AA0814">
              <w:rPr>
                <w:lang w:val="pl-PL"/>
              </w:rPr>
              <w:t>i ochrona danych</w:t>
            </w:r>
          </w:p>
        </w:tc>
        <w:tc>
          <w:tcPr>
            <w:tcW w:w="5502" w:type="dxa"/>
            <w:vAlign w:val="center"/>
          </w:tcPr>
          <w:p w14:paraId="6F5B7795" w14:textId="77777777" w:rsidR="00DE61CC" w:rsidRPr="00AA0814" w:rsidRDefault="00DE61CC" w:rsidP="00CB7972">
            <w:pPr>
              <w:pStyle w:val="TekstTabeli"/>
              <w:keepNext/>
            </w:pPr>
            <w:r>
              <w:t>Brak odniesień</w:t>
            </w:r>
          </w:p>
        </w:tc>
        <w:tc>
          <w:tcPr>
            <w:tcW w:w="1326" w:type="dxa"/>
            <w:vAlign w:val="center"/>
          </w:tcPr>
          <w:p w14:paraId="23078B70" w14:textId="77777777" w:rsidR="00DE61CC" w:rsidRPr="00AA0814" w:rsidRDefault="00DE61CC" w:rsidP="00CB7972">
            <w:pPr>
              <w:pStyle w:val="TekstTabeli"/>
              <w:keepNext/>
              <w:jc w:val="center"/>
            </w:pPr>
            <w:r>
              <w:t>NIE</w:t>
            </w:r>
          </w:p>
        </w:tc>
      </w:tr>
    </w:tbl>
    <w:p w14:paraId="1EB6352C" w14:textId="77777777" w:rsidR="00DE61CC" w:rsidRPr="00D95B07" w:rsidRDefault="00DE61CC" w:rsidP="00DE61CC">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4F228FC2" w14:textId="77777777" w:rsidR="00DE61CC" w:rsidRDefault="00DE61CC" w:rsidP="00DE61CC">
      <w:r>
        <w:t xml:space="preserve">Jak można zauważyć zasady oceny PKA w bardzo małym stopniu korespondują z zasadami SZOE opisanymi w normie ISO 21001. Tylko zasady 5. i 6. odnoszące się do ciągłego doskonalenia i podejmowania decyzji na podstawie faktów można uznać za przedstawione w kryteriach PKA w sposób klarowny. Zasada 1. została uznana z jedynie częściowo odzwierciedloną w kryteriach PKA ze </w:t>
      </w:r>
      <w:r>
        <w:lastRenderedPageBreak/>
        <w:t>względu na bardzo ograniczone odniesienia do beneficjentów usług uczelni innych niż studenci. Podobnie zostały ocenione odniesienia do zasady 7. dotyczącej zarządzania relacjami. Większość z przedstawionych w tabeli po</w:t>
      </w:r>
      <w:r>
        <w:fldChar w:fldCharType="begin"/>
      </w:r>
      <w:r>
        <w:instrText xml:space="preserve"> REF _Ref157665684 \p \h </w:instrText>
      </w:r>
      <w:r>
        <w:fldChar w:fldCharType="separate"/>
      </w:r>
      <w:r>
        <w:t>wy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 analiz wskazuje na brak odniesień w ramach kryteriów oceny programowej PKA do zasad normatywnego Systemu Zarządzania Organizacją Edukacyjną wg ISO 21001. Potwierdza to że systemy zapewniania jakości do których należą kryteria oceny PKA „</w:t>
      </w:r>
      <w:r w:rsidRPr="00322065">
        <w:t>w porównaniu do modeli zarządzania jakością nie wspierają procesów doskonalenia jakości</w:t>
      </w:r>
      <w:r>
        <w:t>”</w:t>
      </w:r>
      <w:r w:rsidRPr="00322065">
        <w:t xml:space="preserve"> </w:t>
      </w:r>
      <w:r w:rsidRPr="00322065">
        <w:fldChar w:fldCharType="begin" w:fldLock="1"/>
      </w:r>
      <w:r>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Pr="00322065">
        <w:fldChar w:fldCharType="separate"/>
      </w:r>
      <w:r w:rsidRPr="00322065">
        <w:rPr>
          <w:noProof/>
        </w:rPr>
        <w:t>(Grudowski &amp; Szefler, 2015a)</w:t>
      </w:r>
      <w:r w:rsidRPr="00322065">
        <w:fldChar w:fldCharType="end"/>
      </w:r>
      <w:r>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 punktu widzenia systemu zarządzania uczelnią, jest poszerzony opis zasad SZOE przedstawiony w załączniku B. Zawiera on bardzo klarowne omówienie 11 zasad Systemu Zarządzania Organizacją Edukacyjną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odnoszące się do rozszerzonego szczegółowego opisu każdej z zasad, uzasadnienia dla jej istotności, kluczowych korzyści z jej stosowania oraz przykładów działań zgodnych z każdą z zasad. </w:t>
      </w:r>
    </w:p>
    <w:p w14:paraId="1BA62D89" w14:textId="77777777" w:rsidR="001E2BB4" w:rsidRDefault="001E2BB4" w:rsidP="001E2BB4"/>
    <w:p w14:paraId="5F3AC86D" w14:textId="77777777" w:rsidR="001E2BB4" w:rsidRDefault="001E2BB4" w:rsidP="001E2BB4"/>
    <w:p w14:paraId="5692DCDF" w14:textId="6080513C" w:rsidR="001E2BB4" w:rsidRDefault="001E2BB4" w:rsidP="001E2BB4">
      <w:r w:rsidRPr="00017DC5">
        <w:t>W porówna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t xml:space="preserve"> (por rozdz. </w:t>
      </w:r>
      <w:r>
        <w:fldChar w:fldCharType="begin"/>
      </w:r>
      <w:r>
        <w:instrText xml:space="preserve"> REF _Ref135920762 \r \h </w:instrText>
      </w:r>
      <w:r>
        <w:fldChar w:fldCharType="separate"/>
      </w:r>
      <w:r>
        <w:t>1.3.1</w:t>
      </w:r>
      <w:r>
        <w:fldChar w:fldCharType="end"/>
      </w:r>
      <w:r>
        <w:t>)</w:t>
      </w:r>
      <w:r w:rsidRPr="00017DC5">
        <w:t>. Są one związane z przekazywaniem wiedzy przez nauczyciela (praca nauczyciela), ale również ze zdobywaniem wiedzy przez studenta lub ucznia. Wart</w:t>
      </w:r>
      <w:r>
        <w:t>ą</w:t>
      </w:r>
      <w:r w:rsidRPr="00017DC5">
        <w:t xml:space="preserve"> </w:t>
      </w:r>
      <w:r>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t xml:space="preserve"> Poza tą kluczową ze względu na efekty kształcenia relacją środowisko uczelni obejmuje również szereg innych relacji bezpośrednich i pośrednich pomiędzy interesariuszami. Wszystkie one mają wpływ </w:t>
      </w:r>
      <w:r>
        <w:lastRenderedPageBreak/>
        <w:t>na poziom satysfakcji różnych grup interesariuszy z efektów działań uczelni, a przez to na wynik pomiary jakości usług uniwersyteckich.</w:t>
      </w:r>
    </w:p>
    <w:p w14:paraId="224BA28E" w14:textId="77777777" w:rsidR="001E2BB4" w:rsidRDefault="001E2BB4" w:rsidP="001E2BB4">
      <w:r>
        <w:t>Kolejny podrozdział (</w:t>
      </w:r>
      <w:r>
        <w:fldChar w:fldCharType="begin"/>
      </w:r>
      <w:r>
        <w:instrText xml:space="preserve"> REF _Ref140912412 \r \h </w:instrText>
      </w:r>
      <w:r>
        <w:fldChar w:fldCharType="separate"/>
      </w:r>
      <w:r>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t xml:space="preserve">Tabela </w:t>
      </w:r>
      <w:r>
        <w:rPr>
          <w:noProof/>
        </w:rPr>
        <w:t>47</w:t>
      </w:r>
      <w:r>
        <w:fldChar w:fldCharType="end"/>
      </w:r>
      <w:r>
        <w:t xml:space="preserve"> i </w:t>
      </w:r>
      <w:r>
        <w:fldChar w:fldCharType="begin"/>
      </w:r>
      <w:r>
        <w:instrText xml:space="preserve"> REF _Ref152281484 \h </w:instrText>
      </w:r>
      <w:r>
        <w:fldChar w:fldCharType="separate"/>
      </w:r>
      <w:r>
        <w:t xml:space="preserve">Tabela </w:t>
      </w:r>
      <w:r>
        <w:rPr>
          <w:noProof/>
        </w:rPr>
        <w:t>48</w:t>
      </w:r>
      <w:r>
        <w:fldChar w:fldCharType="end"/>
      </w:r>
      <w:r>
        <w:t>). Rozważania te pozwoliły na zaproponowanie autorskiej definicji interesariuszy, mieszczącej się w zakresie teorii menedżerskich, w odniesieniu do uczelni (</w:t>
      </w:r>
      <w:r w:rsidRPr="00F52918">
        <w:rPr>
          <w:i/>
          <w:iCs/>
        </w:rPr>
        <w:t>osoby lub grupy zainteresowane wysokim poziomem jakości efektów działań uczelni, istotne z punktu widzenia zarządzania organizacją</w:t>
      </w:r>
      <w:r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t xml:space="preserve">Tabela </w:t>
      </w:r>
      <w:r>
        <w:rPr>
          <w:noProof/>
        </w:rPr>
        <w:t>50</w:t>
      </w:r>
      <w:r>
        <w:fldChar w:fldCharType="end"/>
      </w:r>
      <w:r>
        <w:t>). Omówiono również wyniki autorskiego badania na podstawie abstraktów artykułów odnoszących się do interesariuszy uczelni pozwalającego na wskazanie najpowszechniej wymienianych w literaturze istotnych dla uczelni grup interesariuszy (</w:t>
      </w:r>
      <w:r>
        <w:fldChar w:fldCharType="begin"/>
      </w:r>
      <w:r>
        <w:instrText xml:space="preserve"> REF _Ref155124038 \h </w:instrText>
      </w:r>
      <w:r>
        <w:fldChar w:fldCharType="separate"/>
      </w:r>
      <w:r>
        <w:t xml:space="preserve">Tabela </w:t>
      </w:r>
      <w:r>
        <w:rPr>
          <w:noProof/>
        </w:rPr>
        <w:t>51</w:t>
      </w:r>
      <w:r>
        <w:fldChar w:fldCharType="end"/>
      </w:r>
      <w:r>
        <w:t>) oraz zaprezentowano propozycję kategoryzacji tych grup do rodzajów wg typologii Mitchella (</w:t>
      </w:r>
      <w:r>
        <w:fldChar w:fldCharType="begin"/>
      </w:r>
      <w:r>
        <w:instrText xml:space="preserve"> REF _Ref134897865 \h </w:instrText>
      </w:r>
      <w:r>
        <w:fldChar w:fldCharType="separate"/>
      </w:r>
      <w:r w:rsidRPr="00A07201">
        <w:t xml:space="preserve">Tabela </w:t>
      </w:r>
      <w:r>
        <w:rPr>
          <w:noProof/>
        </w:rPr>
        <w:t>52</w:t>
      </w:r>
      <w:r>
        <w:fldChar w:fldCharType="end"/>
      </w:r>
      <w:r>
        <w:t xml:space="preserve">). Następnie omówiono zagadnienia związane z kształtowaniem relacji z interesariuszami (rozdz. </w:t>
      </w:r>
      <w:r>
        <w:fldChar w:fldCharType="begin"/>
      </w:r>
      <w:r>
        <w:instrText xml:space="preserve"> REF _Ref162381255 \r \h </w:instrText>
      </w:r>
      <w:r>
        <w:fldChar w:fldCharType="separate"/>
      </w:r>
      <w:r>
        <w:t>1.5.2</w:t>
      </w:r>
      <w:r>
        <w:fldChar w:fldCharType="end"/>
      </w:r>
      <w:r>
        <w:t xml:space="preserve">). Proces ten (por. </w:t>
      </w:r>
      <w:r>
        <w:fldChar w:fldCharType="begin"/>
      </w:r>
      <w:r>
        <w:instrText xml:space="preserve"> REF _Ref155635133 \h </w:instrText>
      </w:r>
      <w:r>
        <w:fldChar w:fldCharType="separate"/>
      </w:r>
      <w:r>
        <w:t xml:space="preserve">Rysunek </w:t>
      </w:r>
      <w:r>
        <w:rPr>
          <w:noProof/>
        </w:rPr>
        <w:t>23</w:t>
      </w:r>
      <w:r>
        <w:fldChar w:fldCharType="end"/>
      </w:r>
      <w:r>
        <w:t>) ma swoje fundamenty w strategii organizacji natomiast rozpoczyna się analizą interesariuszy. W związku z tym zasadniczą część tego podrozdziału stanowi omówienie wybranych (kontekst uczelni) metod analizy interesariuszy (</w:t>
      </w:r>
      <w:r>
        <w:fldChar w:fldCharType="begin"/>
      </w:r>
      <w:r>
        <w:instrText xml:space="preserve"> REF _Ref156044513 \h </w:instrText>
      </w:r>
      <w:r>
        <w:fldChar w:fldCharType="separate"/>
      </w:r>
      <w:r>
        <w:t xml:space="preserve">Tabela </w:t>
      </w:r>
      <w:r>
        <w:rPr>
          <w:noProof/>
        </w:rPr>
        <w:t>53</w:t>
      </w:r>
      <w:r>
        <w:fldChar w:fldCharType="end"/>
      </w:r>
      <w:r>
        <w:t>) i rekomendacji dotyczących z kształtowania relacji z nimi oraz metod i kanałów komunikacji z interesariuszami (</w:t>
      </w:r>
      <w:r>
        <w:fldChar w:fldCharType="begin"/>
      </w:r>
      <w:r>
        <w:instrText xml:space="preserve"> REF _Ref157001680 \h </w:instrText>
      </w:r>
      <w:r>
        <w:fldChar w:fldCharType="separate"/>
      </w:r>
      <w:r>
        <w:t xml:space="preserve">Tabela </w:t>
      </w:r>
      <w:r>
        <w:rPr>
          <w:noProof/>
        </w:rPr>
        <w:t>54</w:t>
      </w:r>
      <w:r>
        <w:fldChar w:fldCharType="end"/>
      </w:r>
      <w:r>
        <w:t>). W następnym podrozdziale (</w:t>
      </w:r>
      <w:r>
        <w:fldChar w:fldCharType="begin"/>
      </w:r>
      <w:r>
        <w:instrText xml:space="preserve"> REF _Ref162612597 \r \h </w:instrText>
      </w:r>
      <w:r>
        <w:fldChar w:fldCharType="separate"/>
      </w:r>
      <w:r>
        <w:t>1.5.3</w:t>
      </w:r>
      <w:r>
        <w:fldChar w:fldCharType="end"/>
      </w:r>
      <w:r>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fldChar w:fldCharType="begin"/>
      </w:r>
      <w:r>
        <w:instrText xml:space="preserve"> REF _Ref134898257 \h </w:instrText>
      </w:r>
      <w:r>
        <w:fldChar w:fldCharType="separate"/>
      </w:r>
      <w:r w:rsidRPr="00ED45D2">
        <w:t xml:space="preserve">Tabela </w:t>
      </w:r>
      <w:r>
        <w:rPr>
          <w:noProof/>
        </w:rPr>
        <w:t>57</w:t>
      </w:r>
      <w:r>
        <w:fldChar w:fldCharType="end"/>
      </w:r>
      <w:r>
        <w:t>). Ponadto zaprezentowano autorską propozycję modelu relacji wybranych czynników jakości usług uczelni technicznej związanych z satysfakcją interesariuszy (</w:t>
      </w:r>
      <w:r>
        <w:fldChar w:fldCharType="begin"/>
      </w:r>
      <w:r>
        <w:instrText xml:space="preserve"> REF _Ref157710966 \h </w:instrText>
      </w:r>
      <w:r>
        <w:fldChar w:fldCharType="separate"/>
      </w:r>
      <w:r>
        <w:t xml:space="preserve">Rysunek </w:t>
      </w:r>
      <w:r>
        <w:rPr>
          <w:noProof/>
        </w:rPr>
        <w:t>29</w:t>
      </w:r>
      <w:r>
        <w:fldChar w:fldCharType="end"/>
      </w:r>
      <w:r>
        <w:t>) stanowiąca jednocześnie syntezę wniosków odnośnie do pomiaru jakości i roli interesariuszy, ale również podstawę do stworzenia koncepcji badań omówionych w kolejnych częściach niniejszej pracy.</w:t>
      </w:r>
    </w:p>
    <w:p w14:paraId="228D503B" w14:textId="77777777" w:rsidR="001E2BB4" w:rsidRPr="00137286" w:rsidRDefault="001E2BB4" w:rsidP="001E2BB4"/>
    <w:p w14:paraId="5A5B157B" w14:textId="288CC39D"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4B172CB5" w:rsidR="009A4ED7" w:rsidRDefault="009A4ED7" w:rsidP="009A4ED7">
      <w:pPr>
        <w:pStyle w:val="Heading1"/>
        <w:rPr>
          <w:lang w:val="en-GB"/>
        </w:rPr>
      </w:pPr>
      <w:r w:rsidRPr="009A4ED7">
        <w:rPr>
          <w:lang w:val="en-GB"/>
        </w:rPr>
        <w:lastRenderedPageBreak/>
        <w:t>Understanding Stakeholder Satisfaction in Higher Education</w:t>
      </w:r>
    </w:p>
    <w:p w14:paraId="764B1279" w14:textId="337214FE"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p>
    <w:p w14:paraId="2FCAD023" w14:textId="2A7E0063"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p>
    <w:p w14:paraId="7C695211" w14:textId="28ED898E"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p>
    <w:p w14:paraId="2952D390" w14:textId="79E82FAD"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p>
    <w:p w14:paraId="76C327B7" w14:textId="50F7853D" w:rsidR="009A4ED7" w:rsidRDefault="009A4ED7" w:rsidP="009A4ED7">
      <w:pPr>
        <w:pStyle w:val="Heading1"/>
        <w:rPr>
          <w:lang w:val="en-GB"/>
        </w:rPr>
      </w:pPr>
      <w:r w:rsidRPr="009A4ED7">
        <w:rPr>
          <w:lang w:val="en-GB"/>
        </w:rPr>
        <w:lastRenderedPageBreak/>
        <w:t>Foundations of Quality Management</w:t>
      </w:r>
    </w:p>
    <w:p w14:paraId="034C03FF" w14:textId="285B79C3" w:rsidR="009A4ED7" w:rsidRP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7FA8877C" w14:textId="29503CE4" w:rsidR="009A4ED7" w:rsidRDefault="009A4ED7" w:rsidP="009A4ED7">
      <w:pPr>
        <w:pStyle w:val="Heading2"/>
        <w:rPr>
          <w:lang w:val="en-GB"/>
        </w:rPr>
      </w:pPr>
      <w:r w:rsidRPr="00137286">
        <w:rPr>
          <w:color w:val="C00000"/>
          <w:lang w:val="en-GB"/>
        </w:rPr>
        <w:t>Quality Culture</w:t>
      </w:r>
      <w:r w:rsidR="00137286">
        <w:rPr>
          <w:lang w:val="en-GB"/>
        </w:rPr>
        <w:t xml:space="preserve"> (PGR)</w:t>
      </w:r>
    </w:p>
    <w:p w14:paraId="4D1EC098" w14:textId="78516B88" w:rsidR="009A4ED7" w:rsidRPr="009A4ED7" w:rsidRDefault="009A4ED7" w:rsidP="009A4ED7">
      <w:pPr>
        <w:pStyle w:val="Heading1"/>
        <w:rPr>
          <w:lang w:val="en-GB"/>
        </w:rPr>
      </w:pPr>
      <w:r w:rsidRPr="009A4ED7">
        <w:rPr>
          <w:lang w:val="en-GB"/>
        </w:rPr>
        <w:lastRenderedPageBreak/>
        <w:t>Quality Management Concepts and Methodologies for Higher Education</w:t>
      </w:r>
    </w:p>
    <w:p w14:paraId="73E3FFC5" w14:textId="5C4F127B" w:rsidR="009A4ED7" w:rsidRDefault="00137286" w:rsidP="00137286">
      <w:pPr>
        <w:pStyle w:val="Heading2"/>
        <w:rPr>
          <w:lang w:val="en-GB"/>
        </w:rPr>
      </w:pPr>
      <w:r w:rsidRPr="00137286">
        <w:rPr>
          <w:color w:val="C00000"/>
          <w:lang w:val="en-GB"/>
        </w:rPr>
        <w:t>Total Quality Management (TQM) as the Basis of Improvement</w:t>
      </w:r>
      <w:r>
        <w:rPr>
          <w:lang w:val="en-GB"/>
        </w:rPr>
        <w:t xml:space="preserve"> (PGR)</w:t>
      </w: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22D86EF4" w14:textId="2F782E4D" w:rsidR="00137286" w:rsidRDefault="00137286" w:rsidP="00137286">
      <w:pPr>
        <w:pStyle w:val="Heading1"/>
        <w:rPr>
          <w:lang w:val="en-GB"/>
        </w:rPr>
      </w:pPr>
      <w:r w:rsidRPr="005C5445">
        <w:rPr>
          <w:lang w:val="en-US"/>
        </w:rPr>
        <w:lastRenderedPageBreak/>
        <w:t>Applying Quality Management to Enhance Stakeholder Satisfaction</w:t>
      </w:r>
    </w:p>
    <w:p w14:paraId="73EAAB4B" w14:textId="386B306D"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p>
    <w:p w14:paraId="1771E2CE" w14:textId="21D40FB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p>
    <w:p w14:paraId="1782EB59" w14:textId="751CDA07"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p>
    <w:p w14:paraId="7045E19B" w14:textId="06C3CF48"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p>
    <w:p w14:paraId="23C95AA1" w14:textId="24A1ECDE" w:rsidR="00137286" w:rsidRDefault="00137286" w:rsidP="00137286">
      <w:pPr>
        <w:pStyle w:val="Heading1"/>
        <w:rPr>
          <w:lang w:val="en-GB"/>
        </w:rPr>
      </w:pPr>
      <w:r>
        <w:rPr>
          <w:lang w:val="en-GB"/>
        </w:rPr>
        <w:lastRenderedPageBreak/>
        <w:t>COnclusion</w:t>
      </w:r>
    </w:p>
    <w:p w14:paraId="32A20264" w14:textId="6F019851"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p>
    <w:p w14:paraId="59DE121D" w14:textId="3D26EC34"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p>
    <w:p w14:paraId="295230C8" w14:textId="59166AB5"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p>
    <w:p w14:paraId="17EC8768" w14:textId="32F867FC" w:rsidR="00137286" w:rsidRDefault="00137286" w:rsidP="00137286">
      <w:pPr>
        <w:pStyle w:val="Heading1"/>
        <w:numPr>
          <w:ilvl w:val="0"/>
          <w:numId w:val="0"/>
        </w:numPr>
        <w:ind w:left="431"/>
        <w:rPr>
          <w:lang w:val="en-GB"/>
        </w:rPr>
      </w:pPr>
      <w:r>
        <w:rPr>
          <w:lang w:val="en-GB"/>
        </w:rPr>
        <w:lastRenderedPageBreak/>
        <w:t>Bibliography</w:t>
      </w:r>
    </w:p>
    <w:p w14:paraId="3E70F736" w14:textId="607DE48C" w:rsidR="00137286" w:rsidRPr="00137286" w:rsidRDefault="00137286" w:rsidP="00137286">
      <w:pPr>
        <w:pStyle w:val="Heading1"/>
        <w:numPr>
          <w:ilvl w:val="0"/>
          <w:numId w:val="0"/>
        </w:numPr>
        <w:ind w:left="431"/>
        <w:rPr>
          <w:lang w:val="en-GB"/>
        </w:rPr>
      </w:pPr>
      <w:r>
        <w:rPr>
          <w:lang w:val="en-GB"/>
        </w:rPr>
        <w:lastRenderedPageBreak/>
        <w:t>Annexes</w:t>
      </w:r>
    </w:p>
    <w:p w14:paraId="229B2821" w14:textId="77777777" w:rsidR="00137286" w:rsidRPr="00137286" w:rsidRDefault="00137286" w:rsidP="00137286">
      <w:pPr>
        <w:rPr>
          <w:lang w:val="en-GB"/>
        </w:rPr>
      </w:pPr>
    </w:p>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mające ugruntowanie zarówno w teorii interesariuszy jak i w 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24571E9A" w14:textId="79BD8AFD"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w:t>
      </w:r>
      <w:r>
        <w:lastRenderedPageBreak/>
        <w:t xml:space="preserve">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03C9BBFE"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do produkowania zatrudnia</w:t>
      </w:r>
      <w:r w:rsidR="0019285C">
        <w:t>l</w:t>
      </w:r>
      <w:r w:rsidR="0019285C" w:rsidRPr="0019285C">
        <w:t>nych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1CC0675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5"/>
                    <a:stretch>
                      <a:fillRect/>
                    </a:stretch>
                  </pic:blipFill>
                  <pic:spPr>
                    <a:xfrm>
                      <a:off x="0" y="0"/>
                      <a:ext cx="5760720" cy="2769870"/>
                    </a:xfrm>
                    <a:prstGeom prst="rect">
                      <a:avLst/>
                    </a:prstGeom>
                  </pic:spPr>
                </pic:pic>
              </a:graphicData>
            </a:graphic>
          </wp:inline>
        </w:drawing>
      </w:r>
    </w:p>
    <w:p w14:paraId="1396BE03" w14:textId="2712EB29" w:rsidR="008D38B6" w:rsidRPr="008D38B6" w:rsidRDefault="008D38B6" w:rsidP="008D38B6">
      <w:pPr>
        <w:pStyle w:val="Tytutabeli"/>
      </w:pPr>
      <w:bookmarkStart w:id="3" w:name="_Ref164321912"/>
      <w:bookmarkStart w:id="4" w:name="_Toc164801290"/>
      <w:bookmarkStart w:id="5" w:name="_Ref164321905"/>
      <w:r>
        <w:t xml:space="preserve">Rysunek </w:t>
      </w:r>
      <w:fldSimple w:instr=" SEQ Rysunek \* ARABIC ">
        <w:r w:rsidR="00273E1B">
          <w:rPr>
            <w:noProof/>
          </w:rPr>
          <w:t>1</w:t>
        </w:r>
      </w:fldSimple>
      <w:bookmarkEnd w:id="3"/>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4"/>
      <w:r>
        <w:fldChar w:fldCharType="end"/>
      </w:r>
      <w:bookmarkEnd w:id="5"/>
    </w:p>
    <w:p w14:paraId="4783A359" w14:textId="11718324" w:rsidR="0004095D" w:rsidRPr="0004095D" w:rsidRDefault="0019285C" w:rsidP="0004095D">
      <w:pPr>
        <w:ind w:firstLine="0"/>
      </w:pPr>
      <w:r>
        <w:t xml:space="preserve">Teoria zarządzania jakością stawia w centrum uwagi klientów. W tym zakresie promuje podejści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4D0F0782"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r w:rsidR="00A36EF2">
        <w:t>interesariuszocentryzmu.</w:t>
      </w:r>
    </w:p>
    <w:p w14:paraId="577BF8A0" w14:textId="4194C3F2" w:rsidR="002E4E5D" w:rsidRPr="002E4E5D" w:rsidRDefault="00E62FCA" w:rsidP="00E62FCA">
      <w:r>
        <w:lastRenderedPageBreak/>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w:t>
      </w:r>
    </w:p>
    <w:p w14:paraId="4B47C0FE" w14:textId="6FE7D962" w:rsidR="005415DD" w:rsidRPr="00233788" w:rsidRDefault="005415DD" w:rsidP="00BF2CD2"/>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215EAB39" w14:textId="4C39DD50" w:rsidR="00CD0712" w:rsidRPr="00233788" w:rsidRDefault="00CD0712" w:rsidP="00F64C2F">
      <w:bookmarkStart w:id="6" w:name="_Ref66114796"/>
    </w:p>
    <w:bookmarkEnd w:id="6"/>
    <w:p w14:paraId="42F6A84F" w14:textId="5C068C81"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lastRenderedPageBreak/>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7" w:name="_Ref134899759"/>
      <w:bookmarkStart w:id="8" w:name="_Ref134899742"/>
      <w:bookmarkStart w:id="9" w:name="_Ref134899750"/>
      <w:bookmarkStart w:id="10" w:name="_Toc164801301"/>
      <w:r>
        <w:t xml:space="preserve">Rysunek </w:t>
      </w:r>
      <w:fldSimple w:instr=" SEQ Rysunek \* ARABIC ">
        <w:r w:rsidR="00273E1B">
          <w:rPr>
            <w:noProof/>
          </w:rPr>
          <w:t>12</w:t>
        </w:r>
      </w:fldSimple>
      <w:bookmarkEnd w:id="7"/>
      <w:r>
        <w:t xml:space="preserve"> </w:t>
      </w:r>
      <w:r w:rsidRPr="00233788">
        <w:t>Model motywacji akademickich</w:t>
      </w:r>
      <w:bookmarkEnd w:id="8"/>
      <w:bookmarkEnd w:id="9"/>
      <w:bookmarkEnd w:id="10"/>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F9BF877"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155A6C1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3B2CFD81" w14:textId="48F0A7C9" w:rsidR="00A443E2" w:rsidRPr="00233788" w:rsidRDefault="00A443E2" w:rsidP="00A443E2"/>
    <w:p w14:paraId="480600D9" w14:textId="797A529B"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11" w:name="_Ref134897016"/>
      <w:bookmarkStart w:id="12" w:name="_Ref134897006"/>
      <w:bookmarkStart w:id="13" w:name="_Toc164801351"/>
      <w:r w:rsidRPr="00233788">
        <w:lastRenderedPageBreak/>
        <w:t xml:space="preserve">Tabela </w:t>
      </w:r>
      <w:fldSimple w:instr=" SEQ Tabela \* ARABIC ">
        <w:r w:rsidR="00273E1B">
          <w:rPr>
            <w:noProof/>
          </w:rPr>
          <w:t>10</w:t>
        </w:r>
      </w:fldSimple>
      <w:bookmarkEnd w:id="11"/>
      <w:r w:rsidRPr="00233788">
        <w:t xml:space="preserve"> Udział kryteriów odnoszących się do prestiżu w ocenie rankingów uczelni wyższych</w:t>
      </w:r>
      <w:bookmarkEnd w:id="12"/>
      <w:bookmarkEnd w:id="13"/>
    </w:p>
    <w:tbl>
      <w:tblPr>
        <w:tblStyle w:val="TableGrid"/>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FootnoteReference"/>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8B3A54A" w:rsidR="00EA1E01" w:rsidRPr="00233788" w:rsidRDefault="00A443E2" w:rsidP="00EA1E01">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w:t>
      </w:r>
    </w:p>
    <w:p w14:paraId="2501713D" w14:textId="53619B2A" w:rsidR="00C33786" w:rsidRPr="00233788" w:rsidRDefault="00C33786" w:rsidP="00B65F97"/>
    <w:p w14:paraId="396649EB" w14:textId="77777777" w:rsidR="00A139A4" w:rsidRPr="00233788" w:rsidRDefault="00A139A4" w:rsidP="00107ECD">
      <w:pPr>
        <w:pStyle w:val="Heading3"/>
      </w:pPr>
      <w:bookmarkStart w:id="14" w:name="_Ref164494639"/>
      <w:bookmarkStart w:id="15" w:name="_Toc164801006"/>
      <w:bookmarkStart w:id="16" w:name="_Toc164801244"/>
      <w:r w:rsidRPr="00233788">
        <w:t>Środowisko wielu sprzecznych interesów</w:t>
      </w:r>
      <w:bookmarkEnd w:id="14"/>
      <w:bookmarkEnd w:id="15"/>
      <w:bookmarkEnd w:id="16"/>
    </w:p>
    <w:p w14:paraId="0D70CE58" w14:textId="1ED8F761" w:rsidR="005D1ABF" w:rsidRDefault="007E3CD3" w:rsidP="008216F8">
      <w:r>
        <w:t xml:space="preserve">Uproszczony schemat </w:t>
      </w:r>
      <w:r w:rsidR="00575B2B">
        <w:t>środowiska relacji w jakich znajduje się</w:t>
      </w:r>
      <w:r>
        <w:t xml:space="preserve"> uczelni</w:t>
      </w:r>
      <w:r w:rsidR="00575B2B">
        <w:t>a</w:t>
      </w:r>
      <w:r>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t>.</w:t>
      </w:r>
    </w:p>
    <w:p w14:paraId="1090E041" w14:textId="2ED64947" w:rsidR="00646C5E" w:rsidRPr="00646C5E" w:rsidRDefault="002E4C74" w:rsidP="00793CFA">
      <w:pPr>
        <w:pStyle w:val="Rysunek"/>
      </w:pPr>
      <w:r>
        <w:rPr>
          <w:noProof/>
        </w:rPr>
        <w:lastRenderedPageBreak/>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17" w:name="_Ref134899916"/>
      <w:bookmarkStart w:id="18" w:name="_Ref73208374"/>
      <w:bookmarkStart w:id="19" w:name="_Toc164801302"/>
      <w:r>
        <w:t xml:space="preserve">Rysunek </w:t>
      </w:r>
      <w:fldSimple w:instr=" SEQ Rysunek \* ARABIC ">
        <w:r w:rsidR="00273E1B">
          <w:rPr>
            <w:noProof/>
          </w:rPr>
          <w:t>13</w:t>
        </w:r>
      </w:fldSimple>
      <w:bookmarkEnd w:id="17"/>
      <w:r w:rsidR="00BA56DD">
        <w:t xml:space="preserve"> Środowisko relacji uniwersytetu</w:t>
      </w:r>
      <w:bookmarkEnd w:id="18"/>
      <w:bookmarkEnd w:id="19"/>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5163B6D0" w:rsidR="00EA1E01" w:rsidRDefault="007E0801" w:rsidP="00EA1E01">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p>
    <w:p w14:paraId="45F8AC16" w14:textId="04970282" w:rsidR="00B0656F" w:rsidRDefault="000863FB" w:rsidP="00B0656F">
      <w:r>
        <w:t>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20" w:name="_Ref85278252"/>
      <w:bookmarkStart w:id="21" w:name="_Ref85278236"/>
      <w:bookmarkStart w:id="22" w:name="_Toc164801352"/>
      <w:r>
        <w:t xml:space="preserve">Tabela </w:t>
      </w:r>
      <w:fldSimple w:instr=" SEQ Tabela \* ARABIC ">
        <w:r w:rsidR="00273E1B">
          <w:rPr>
            <w:noProof/>
          </w:rPr>
          <w:t>11</w:t>
        </w:r>
      </w:fldSimple>
      <w:bookmarkEnd w:id="20"/>
      <w:r w:rsidR="000F0BD2">
        <w:t xml:space="preserve"> Trzy rodzaj poziomów oporu wobec zmian wg </w:t>
      </w:r>
      <w:r w:rsidR="00153C9E">
        <w:t>Lozano</w:t>
      </w:r>
      <w:bookmarkEnd w:id="21"/>
      <w:bookmarkEnd w:id="22"/>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lastRenderedPageBreak/>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969275F" w:rsidR="0070661E" w:rsidRDefault="00246C09" w:rsidP="00F82C17">
      <w:r>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t xml:space="preserve">) autorska analiza </w:t>
      </w:r>
      <w:r w:rsidR="007B0D4A">
        <w:t xml:space="preserve">przykładowych sprzeczności interesów pomiędzy różnymi grupami istotnymi dla uczelni </w:t>
      </w:r>
      <w:r>
        <w:t>może stanowić przykład i pomoc w przeprowadzaniu podobnych analiz dla konkretnych uczelni.</w:t>
      </w:r>
    </w:p>
    <w:p w14:paraId="11222E4C" w14:textId="7413EA4B" w:rsidR="00246C09" w:rsidRDefault="00246C09" w:rsidP="00246C09">
      <w:pPr>
        <w:pStyle w:val="Tytutabeli"/>
      </w:pPr>
      <w:bookmarkStart w:id="23" w:name="_Ref140344492"/>
      <w:bookmarkStart w:id="24" w:name="_Ref140344484"/>
      <w:bookmarkStart w:id="25" w:name="_Toc164801353"/>
      <w:r>
        <w:t xml:space="preserve">Tabela </w:t>
      </w:r>
      <w:fldSimple w:instr=" SEQ Tabela \* ARABIC ">
        <w:r w:rsidR="00273E1B">
          <w:rPr>
            <w:noProof/>
          </w:rPr>
          <w:t>12</w:t>
        </w:r>
      </w:fldSimple>
      <w:bookmarkEnd w:id="23"/>
      <w:r>
        <w:t xml:space="preserve"> Analiza przykładowych sprzeczności interesów między różnymi grupami istotnymi dla uczelni</w:t>
      </w:r>
      <w:bookmarkEnd w:id="24"/>
      <w:bookmarkEnd w:id="25"/>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FootnoteReference"/>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lastRenderedPageBreak/>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r w:rsidRPr="00FA0BFC">
              <w:rPr>
                <w:lang w:val="pl-PL"/>
              </w:rPr>
              <w:t>Akredytorzy</w:t>
            </w:r>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lastRenderedPageBreak/>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lastRenderedPageBreak/>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B50D945" w14:textId="5218513C" w:rsidR="00211F63" w:rsidRPr="00A1761A" w:rsidRDefault="00211F63" w:rsidP="00A1761A"/>
    <w:p w14:paraId="04ABEBC2" w14:textId="48A3F3FB" w:rsidR="00A26BFA" w:rsidRDefault="00A26BFA" w:rsidP="004E7B54">
      <w:pPr>
        <w:pStyle w:val="Heading2"/>
      </w:pPr>
      <w:bookmarkStart w:id="26" w:name="_Ref153646064"/>
      <w:bookmarkStart w:id="27" w:name="_Toc164801007"/>
      <w:bookmarkStart w:id="28" w:name="_Toc164801245"/>
      <w:r w:rsidRPr="00233788">
        <w:t xml:space="preserve">Wybrane aspekty pomiaru jakości w kontekście </w:t>
      </w:r>
      <w:r w:rsidR="00042DAF" w:rsidRPr="00233788">
        <w:t xml:space="preserve">usług </w:t>
      </w:r>
      <w:r w:rsidRPr="00233788">
        <w:t>uczelni wyższych</w:t>
      </w:r>
      <w:bookmarkEnd w:id="26"/>
      <w:bookmarkEnd w:id="27"/>
      <w:bookmarkEnd w:id="28"/>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w:t>
      </w:r>
      <w:r w:rsidR="00B2787D">
        <w:lastRenderedPageBreak/>
        <w:t>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29" w:name="_Ref135920762"/>
      <w:bookmarkStart w:id="30" w:name="_Ref137068131"/>
      <w:bookmarkStart w:id="31" w:name="_Ref137068196"/>
      <w:bookmarkStart w:id="32" w:name="_Toc164801008"/>
      <w:bookmarkStart w:id="33" w:name="_Toc164801246"/>
      <w:r w:rsidRPr="00233788">
        <w:t xml:space="preserve">Wybrane definicje </w:t>
      </w:r>
      <w:r w:rsidR="004C2A7C">
        <w:t xml:space="preserve">i modele </w:t>
      </w:r>
      <w:r w:rsidRPr="00233788">
        <w:t>jakości</w:t>
      </w:r>
      <w:bookmarkEnd w:id="29"/>
      <w:bookmarkEnd w:id="30"/>
      <w:bookmarkEnd w:id="31"/>
      <w:bookmarkEnd w:id="32"/>
      <w:bookmarkEnd w:id="33"/>
    </w:p>
    <w:p w14:paraId="68B5EA83" w14:textId="3962D07C"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28B2B3E3" w:rsidR="005A5020" w:rsidRPr="005A5020" w:rsidRDefault="009A15F1" w:rsidP="005A5020">
      <w:pPr>
        <w:pStyle w:val="Rysunek"/>
      </w:pPr>
      <w:bookmarkStart w:id="34" w:name="_Ref134900104"/>
      <w:bookmarkStart w:id="35" w:name="_Ref92656504"/>
      <w:bookmarkStart w:id="36" w:name="_Ref92656512"/>
      <w:bookmarkStart w:id="37" w:name="_Toc164801307"/>
      <w:r w:rsidRPr="005A5020">
        <w:t xml:space="preserve">Rysunek </w:t>
      </w:r>
      <w:fldSimple w:instr=" SEQ Rysunek \* ARABIC ">
        <w:r w:rsidR="00273E1B">
          <w:rPr>
            <w:noProof/>
          </w:rPr>
          <w:t>18</w:t>
        </w:r>
      </w:fldSimple>
      <w:bookmarkEnd w:id="34"/>
      <w:r w:rsidRPr="005A5020">
        <w:t xml:space="preserve"> Model jakości usług i satysfakcji klienta</w:t>
      </w:r>
      <w:bookmarkEnd w:id="35"/>
      <w:bookmarkEnd w:id="36"/>
      <w:bookmarkEnd w:id="37"/>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E01EC75" w:rsidR="005B4023" w:rsidRDefault="00E47F12" w:rsidP="00DA3920">
      <w:r>
        <w:lastRenderedPageBreak/>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38" w:name="_Ref135904401"/>
      <w:bookmarkStart w:id="39" w:name="_Ref135904397"/>
      <w:bookmarkStart w:id="40" w:name="_Toc164801308"/>
      <w:r w:rsidRPr="00DA3920">
        <w:t xml:space="preserve">Rysunek </w:t>
      </w:r>
      <w:fldSimple w:instr=" SEQ Rysunek \* ARABIC ">
        <w:r w:rsidR="00273E1B">
          <w:rPr>
            <w:noProof/>
          </w:rPr>
          <w:t>19</w:t>
        </w:r>
      </w:fldSimple>
      <w:bookmarkEnd w:id="38"/>
      <w:r w:rsidRPr="00DA3920">
        <w:t xml:space="preserve"> Model jakości usług z wartością dodaną</w:t>
      </w:r>
      <w:bookmarkEnd w:id="39"/>
      <w:bookmarkEnd w:id="40"/>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16461CE9" w14:textId="7D0F62AC" w:rsidR="00AE2BC1" w:rsidRPr="00233788" w:rsidRDefault="00AE2BC1" w:rsidP="00107ECD">
      <w:pPr>
        <w:pStyle w:val="Heading3"/>
      </w:pPr>
      <w:bookmarkStart w:id="41" w:name="_Ref135857644"/>
      <w:bookmarkStart w:id="42" w:name="_Ref137319715"/>
      <w:bookmarkStart w:id="43" w:name="_Toc164801009"/>
      <w:bookmarkStart w:id="44" w:name="_Toc164801247"/>
      <w:r w:rsidRPr="00233788">
        <w:lastRenderedPageBreak/>
        <w:t>Wybrane metody pomiaru jakości</w:t>
      </w:r>
      <w:bookmarkEnd w:id="41"/>
      <w:r w:rsidR="003B61B1">
        <w:t xml:space="preserve"> w kontekście usług edukacyjnych uczelni</w:t>
      </w:r>
      <w:bookmarkEnd w:id="42"/>
      <w:bookmarkEnd w:id="43"/>
      <w:bookmarkEnd w:id="44"/>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lastRenderedPageBreak/>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w:t>
      </w:r>
      <w:r w:rsidR="004C54F0">
        <w:lastRenderedPageBreak/>
        <w:t>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Heading3"/>
      </w:pPr>
      <w:bookmarkStart w:id="45" w:name="_Ref66053927"/>
      <w:bookmarkStart w:id="46" w:name="_Toc164801010"/>
      <w:bookmarkStart w:id="47" w:name="_Toc164801248"/>
      <w:r w:rsidRPr="00233788">
        <w:t>Rankingi jako szczególna forma pomiaru efektów usług uniwersytetu</w:t>
      </w:r>
      <w:bookmarkEnd w:id="45"/>
      <w:bookmarkEnd w:id="46"/>
      <w:bookmarkEnd w:id="47"/>
    </w:p>
    <w:p w14:paraId="265AA7BA" w14:textId="6778FB6C" w:rsidR="00D64AD1" w:rsidRPr="00304FA3" w:rsidRDefault="00D64AD1" w:rsidP="00D64AD1"/>
    <w:p w14:paraId="728A96FE" w14:textId="65E8080E" w:rsidR="00A26BFA" w:rsidRDefault="00A26BFA" w:rsidP="004E7B54">
      <w:pPr>
        <w:pStyle w:val="Heading2"/>
      </w:pPr>
      <w:bookmarkStart w:id="48" w:name="_Ref141469082"/>
      <w:bookmarkStart w:id="49" w:name="_Toc164801011"/>
      <w:bookmarkStart w:id="50" w:name="_Toc164801249"/>
      <w:r w:rsidRPr="00233788">
        <w:t>Zarządzanie jakością w uczelniach wyższych</w:t>
      </w:r>
      <w:bookmarkEnd w:id="48"/>
      <w:bookmarkEnd w:id="49"/>
      <w:bookmarkEnd w:id="50"/>
    </w:p>
    <w:p w14:paraId="376E1ECD" w14:textId="5B2A29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51" w:name="_Ref156758230"/>
      <w:bookmarkStart w:id="52" w:name="_Ref156758320"/>
      <w:bookmarkStart w:id="53" w:name="_Toc164801012"/>
      <w:bookmarkStart w:id="54" w:name="_Toc164801250"/>
      <w:r w:rsidRPr="00233788">
        <w:t xml:space="preserve">Istniejące narzędzia wspierające zarządzanie jakością </w:t>
      </w:r>
      <w:r w:rsidR="00F32535">
        <w:t xml:space="preserve">w kontekście </w:t>
      </w:r>
      <w:r w:rsidRPr="00233788">
        <w:t>uniwersytet</w:t>
      </w:r>
      <w:r w:rsidR="00F32535">
        <w:t>ów</w:t>
      </w:r>
      <w:bookmarkEnd w:id="51"/>
      <w:bookmarkEnd w:id="52"/>
      <w:bookmarkEnd w:id="53"/>
      <w:bookmarkEnd w:id="54"/>
    </w:p>
    <w:p w14:paraId="7DC5CE62" w14:textId="27524C62" w:rsidR="00840373" w:rsidRDefault="00840373" w:rsidP="006259CA">
      <w:r>
        <w:t xml:space="preserve">Istnieje też norma ISO 21001 odnosząca się do Systemu Zarządzania Organizacją Edukacyjną (ang. </w:t>
      </w:r>
      <w:r w:rsidRPr="006259CA">
        <w:rPr>
          <w:i/>
          <w:iCs/>
        </w:rPr>
        <w:t>Educational Organization Management System</w:t>
      </w:r>
      <w:r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55" w:name="_Ref148784306"/>
      <w:bookmarkStart w:id="56" w:name="_Ref148784299"/>
      <w:bookmarkStart w:id="57" w:name="_Toc164801371"/>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55"/>
      <w:r w:rsidRPr="00BA4CC3">
        <w:t xml:space="preserve"> Zasady QMS (ISO 9001) i EOMS (ISO 21001)</w:t>
      </w:r>
      <w:bookmarkEnd w:id="56"/>
      <w:bookmarkEnd w:id="57"/>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2D30DB26" w14:textId="1B491688" w:rsidR="005576E6" w:rsidRDefault="005576E6" w:rsidP="008A0B73"/>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58" w:name="_Ref149115856"/>
      <w:bookmarkStart w:id="59" w:name="_Ref149115818"/>
      <w:bookmarkStart w:id="60" w:name="_Toc164801310"/>
      <w:r>
        <w:t xml:space="preserve">Rysunek </w:t>
      </w:r>
      <w:fldSimple w:instr=" SEQ Rysunek \* ARABIC ">
        <w:r w:rsidR="00273E1B">
          <w:rPr>
            <w:noProof/>
          </w:rPr>
          <w:t>21</w:t>
        </w:r>
      </w:fldSimple>
      <w:bookmarkEnd w:id="58"/>
      <w:r>
        <w:t xml:space="preserve"> Diagram modelu systemu zarządzania jakością QualHE</w:t>
      </w:r>
      <w:bookmarkEnd w:id="59"/>
      <w:bookmarkEnd w:id="60"/>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1E6F6F53" w:rsidR="006F4384" w:rsidRDefault="006F4384" w:rsidP="0056168B">
      <w:r>
        <w:t>Ciekawym ujęciem w modelu QualH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5DF22B75" w:rsidR="00BD16EE" w:rsidRPr="00BD16EE" w:rsidRDefault="00BD16EE" w:rsidP="00346666"/>
    <w:p w14:paraId="1189EF02" w14:textId="0B1908DB" w:rsidR="00042DAF" w:rsidRPr="00233788" w:rsidRDefault="00042DAF" w:rsidP="00107ECD">
      <w:pPr>
        <w:pStyle w:val="Heading3"/>
      </w:pPr>
      <w:bookmarkStart w:id="61" w:name="_Ref147563104"/>
      <w:bookmarkStart w:id="62" w:name="_Toc164801013"/>
      <w:bookmarkStart w:id="63" w:name="_Toc164801251"/>
      <w:r w:rsidRPr="00233788">
        <w:t>Uwarunkowania zarządzania jakością uczelni w Polsce</w:t>
      </w:r>
      <w:bookmarkEnd w:id="61"/>
      <w:bookmarkEnd w:id="62"/>
      <w:bookmarkEnd w:id="63"/>
    </w:p>
    <w:p w14:paraId="43B8B48A" w14:textId="2E7A0F5B" w:rsidR="00263DE4" w:rsidRPr="00BC203F" w:rsidRDefault="00263DE4" w:rsidP="00DA5D54"/>
    <w:p w14:paraId="32A4F991" w14:textId="77777777" w:rsidR="008A0B73" w:rsidRPr="00BC203F" w:rsidRDefault="008A0B73" w:rsidP="00107ECD">
      <w:pPr>
        <w:pStyle w:val="Heading3"/>
      </w:pPr>
      <w:bookmarkStart w:id="64" w:name="_Ref164499695"/>
      <w:bookmarkStart w:id="65" w:name="_Toc164801014"/>
      <w:bookmarkStart w:id="66" w:name="_Toc164801252"/>
      <w:bookmarkStart w:id="67" w:name="_Ref135921390"/>
      <w:r w:rsidRPr="00BC203F">
        <w:t>Rola kierownictwa uczelni w zarządzaniu jakością</w:t>
      </w:r>
      <w:bookmarkEnd w:id="64"/>
      <w:bookmarkEnd w:id="65"/>
      <w:bookmarkEnd w:id="66"/>
    </w:p>
    <w:p w14:paraId="420310D5" w14:textId="77777777" w:rsidR="0067618A" w:rsidRDefault="0067618A" w:rsidP="008A0B73"/>
    <w:p w14:paraId="0080A8C1" w14:textId="76FC2422"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Heading2"/>
      </w:pPr>
      <w:bookmarkStart w:id="68" w:name="_Ref140912412"/>
      <w:bookmarkStart w:id="69" w:name="_Toc164801015"/>
      <w:bookmarkStart w:id="70" w:name="_Toc164801253"/>
      <w:r w:rsidRPr="00233788">
        <w:t>Interesariusze uczelni, a wymagania wobec efektów jej działalności</w:t>
      </w:r>
      <w:bookmarkEnd w:id="67"/>
      <w:bookmarkEnd w:id="68"/>
      <w:bookmarkEnd w:id="69"/>
      <w:bookmarkEnd w:id="7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w:t>
      </w:r>
      <w:r>
        <w:lastRenderedPageBreak/>
        <w:t xml:space="preserve">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Heading3"/>
      </w:pPr>
      <w:bookmarkStart w:id="71" w:name="_Ref162380476"/>
      <w:bookmarkStart w:id="72" w:name="_Ref162381229"/>
      <w:bookmarkStart w:id="73" w:name="_Ref163576666"/>
      <w:bookmarkStart w:id="74" w:name="_Toc164801016"/>
      <w:bookmarkStart w:id="75" w:name="_Toc164801254"/>
      <w:r w:rsidRPr="00107ECD">
        <w:t>Koncepcja i rodzaje interesariuszy wg teorii interesariuszy</w:t>
      </w:r>
      <w:r w:rsidR="00A95C2F" w:rsidRPr="00107ECD">
        <w:t xml:space="preserve"> w kontekście zarządzania jakością</w:t>
      </w:r>
      <w:bookmarkEnd w:id="71"/>
      <w:bookmarkEnd w:id="72"/>
      <w:bookmarkEnd w:id="73"/>
      <w:bookmarkEnd w:id="74"/>
      <w:bookmarkEnd w:id="75"/>
    </w:p>
    <w:p w14:paraId="3C9483DB" w14:textId="6AD9A651"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w:t>
      </w:r>
      <w:r w:rsidR="002A797E">
        <w:lastRenderedPageBreak/>
        <w:t xml:space="preserve">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7"/>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t>
      </w:r>
      <w:r w:rsidRPr="00451595">
        <w:lastRenderedPageBreak/>
        <w:t xml:space="preserve">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4D8D87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76" w:name="_Ref151576675"/>
      <w:bookmarkStart w:id="77" w:name="_Ref151576665"/>
      <w:bookmarkStart w:id="78" w:name="_Toc164801387"/>
      <w:r>
        <w:t xml:space="preserve">Tabela </w:t>
      </w:r>
      <w:fldSimple w:instr=" SEQ Tabela \* ARABIC ">
        <w:r w:rsidR="00273E1B">
          <w:rPr>
            <w:noProof/>
          </w:rPr>
          <w:t>46</w:t>
        </w:r>
      </w:fldSimple>
      <w:bookmarkEnd w:id="76"/>
      <w:r>
        <w:t xml:space="preserve"> Kształtowanie się pojęcia interesariuszy – wpływ różnych obszarów badań</w:t>
      </w:r>
      <w:bookmarkEnd w:id="77"/>
      <w:bookmarkEnd w:id="78"/>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xml:space="preserve">), by później skłonić się ku nowemu określeniu </w:t>
      </w:r>
      <w:r w:rsidR="00ED4753">
        <w:lastRenderedPageBreak/>
        <w:t>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FootnoteReference"/>
        </w:rPr>
        <w:footnoteReference w:id="8"/>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ListParagraph"/>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ListParagraph"/>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ListParagraph"/>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79" w:name="_Ref152270743"/>
      <w:bookmarkStart w:id="80" w:name="_Ref152270729"/>
      <w:bookmarkStart w:id="81" w:name="_Toc164801388"/>
      <w:r>
        <w:t xml:space="preserve">Tabela </w:t>
      </w:r>
      <w:fldSimple w:instr=" SEQ Tabela \* ARABIC ">
        <w:r w:rsidR="00273E1B">
          <w:rPr>
            <w:noProof/>
          </w:rPr>
          <w:t>47</w:t>
        </w:r>
      </w:fldSimple>
      <w:bookmarkEnd w:id="79"/>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80"/>
      <w:bookmarkEnd w:id="81"/>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FootnoteReference"/>
              </w:rPr>
              <w:footnoteReference w:id="9"/>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lastRenderedPageBreak/>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lastRenderedPageBreak/>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08295D9"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w:t>
      </w:r>
      <w:r w:rsidR="00090D83">
        <w:lastRenderedPageBreak/>
        <w:t>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82" w:name="_Ref152281484"/>
      <w:bookmarkStart w:id="83" w:name="_Ref152281477"/>
      <w:bookmarkStart w:id="84" w:name="_Toc164801389"/>
      <w:r>
        <w:t xml:space="preserve">Tabela </w:t>
      </w:r>
      <w:fldSimple w:instr=" SEQ Tabela \* ARABIC ">
        <w:r w:rsidR="00273E1B">
          <w:rPr>
            <w:noProof/>
          </w:rPr>
          <w:t>48</w:t>
        </w:r>
      </w:fldSimple>
      <w:bookmarkEnd w:id="82"/>
      <w:r>
        <w:t xml:space="preserve"> Typy teorii interesariuszy</w:t>
      </w:r>
      <w:bookmarkEnd w:id="83"/>
      <w:bookmarkEnd w:id="84"/>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w:t>
      </w:r>
      <w:r>
        <w:lastRenderedPageBreak/>
        <w:t xml:space="preserve">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ListParagraph"/>
        <w:numPr>
          <w:ilvl w:val="0"/>
          <w:numId w:val="45"/>
        </w:numPr>
      </w:pPr>
      <w:commentRangeStart w:id="85"/>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ListParagraph"/>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ListParagraph"/>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commentRangeEnd w:id="85"/>
      <w:r w:rsidR="0067618A">
        <w:rPr>
          <w:rStyle w:val="CommentReference"/>
          <w:rFonts w:ascii="Times New Roman" w:eastAsia="Times New Roman" w:hAnsi="Times New Roman"/>
          <w:szCs w:val="20"/>
          <w:lang w:eastAsia="pl-PL"/>
        </w:rPr>
        <w:commentReference w:id="85"/>
      </w:r>
      <w:r>
        <w:t>.</w:t>
      </w:r>
    </w:p>
    <w:p w14:paraId="20F68828" w14:textId="6955F648" w:rsidR="00AF7ED9" w:rsidRDefault="00AC4F92" w:rsidP="008724A4">
      <w:r>
        <w:t>Praktyczne wdrożenie wniosków z powyższych analiz skutkuje (wg. Freemana) tym, że orga</w:t>
      </w:r>
      <w:commentRangeStart w:id="86"/>
      <w:r>
        <w:t>nizacje o wysokiej zdolności do zarządzania interesariusz</w:t>
      </w:r>
      <w:r w:rsidR="000F36C5">
        <w:t>a</w:t>
      </w:r>
      <w:r>
        <w:t>mi:</w:t>
      </w:r>
    </w:p>
    <w:p w14:paraId="2353776E" w14:textId="1936F0A9" w:rsidR="00AC4F92" w:rsidRDefault="008B45A4" w:rsidP="002D3260">
      <w:pPr>
        <w:pStyle w:val="ListParagraph"/>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ListParagraph"/>
        <w:numPr>
          <w:ilvl w:val="0"/>
          <w:numId w:val="47"/>
        </w:numPr>
      </w:pPr>
      <w:r>
        <w:lastRenderedPageBreak/>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ListParagraph"/>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ListParagraph"/>
        <w:numPr>
          <w:ilvl w:val="0"/>
          <w:numId w:val="47"/>
        </w:numPr>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FootnoteReference"/>
        </w:rPr>
        <w:footnoteReference w:id="10"/>
      </w:r>
      <w:r w:rsidR="00BF175F">
        <w:t xml:space="preserve"> </w:t>
      </w:r>
      <w:r w:rsidR="00AC4F92">
        <w:t>w proces formułowania strategii w organizacji</w:t>
      </w:r>
      <w:r>
        <w:t>;</w:t>
      </w:r>
    </w:p>
    <w:p w14:paraId="725F61B4" w14:textId="6D10FF55" w:rsidR="00AC4F92" w:rsidRDefault="008B45A4" w:rsidP="002D3260">
      <w:pPr>
        <w:pStyle w:val="ListParagraph"/>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ListParagraph"/>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ListParagraph"/>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Powyższa lista jest częściowo autorskim opracowaniem na podstawie postulatów Freeman’a formułowanych już w 1984 roku.</w:t>
      </w:r>
      <w:commentRangeEnd w:id="86"/>
      <w:r w:rsidR="00603F68">
        <w:rPr>
          <w:rStyle w:val="CommentReference"/>
          <w:rFonts w:ascii="Times New Roman" w:eastAsia="Times New Roman" w:hAnsi="Times New Roman"/>
          <w:szCs w:val="20"/>
          <w:lang w:eastAsia="pl-PL"/>
        </w:rPr>
        <w:commentReference w:id="86"/>
      </w:r>
      <w:r>
        <w:t xml:space="preserve">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66F40A04"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t>
      </w:r>
      <w:r w:rsidRPr="003C726D">
        <w:lastRenderedPageBreak/>
        <w:t xml:space="preserve">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87" w:name="_Ref134899247"/>
      <w:bookmarkStart w:id="88" w:name="_Ref134897836"/>
      <w:bookmarkStart w:id="89" w:name="_Toc164801390"/>
      <w:r w:rsidRPr="00F755BF">
        <w:t xml:space="preserve">Tabela </w:t>
      </w:r>
      <w:fldSimple w:instr=" SEQ Tabela \* ARABIC ">
        <w:r w:rsidR="00273E1B">
          <w:rPr>
            <w:noProof/>
          </w:rPr>
          <w:t>49</w:t>
        </w:r>
      </w:fldSimple>
      <w:bookmarkEnd w:id="87"/>
      <w:r w:rsidRPr="00F755BF">
        <w:t xml:space="preserve"> Typologia interesariuszy wg Mitchell et al.</w:t>
      </w:r>
      <w:bookmarkEnd w:id="88"/>
      <w:bookmarkEnd w:id="89"/>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3271EB83"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w:t>
      </w:r>
      <w:r w:rsidR="003F6479">
        <w:lastRenderedPageBreak/>
        <w:t xml:space="preserve">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ListParagraph"/>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ListParagraph"/>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ListParagraph"/>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ListParagraph"/>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ListParagraph"/>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ListParagraph"/>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ListParagraph"/>
        <w:numPr>
          <w:ilvl w:val="0"/>
          <w:numId w:val="48"/>
        </w:numPr>
        <w:spacing w:before="0" w:after="160" w:line="276" w:lineRule="auto"/>
        <w:ind w:left="714" w:hanging="357"/>
        <w:jc w:val="left"/>
      </w:pPr>
      <w:r>
        <w:t>Związki zawodowe</w:t>
      </w:r>
    </w:p>
    <w:p w14:paraId="32AE5044" w14:textId="4FC4341F" w:rsidR="00493E69" w:rsidRDefault="00493E69" w:rsidP="002D3260">
      <w:pPr>
        <w:pStyle w:val="ListParagraph"/>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ListParagraph"/>
        <w:numPr>
          <w:ilvl w:val="0"/>
          <w:numId w:val="48"/>
        </w:numPr>
        <w:spacing w:before="0" w:after="160" w:line="276" w:lineRule="auto"/>
        <w:ind w:left="714" w:hanging="357"/>
        <w:jc w:val="left"/>
      </w:pPr>
      <w:r>
        <w:t>Organizacje non-profit</w:t>
      </w:r>
    </w:p>
    <w:p w14:paraId="4A19B2C6" w14:textId="68C4F2A6" w:rsidR="00493E69" w:rsidRDefault="00723745" w:rsidP="002D3260">
      <w:pPr>
        <w:pStyle w:val="ListParagraph"/>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ListParagraph"/>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ListParagraph"/>
        <w:numPr>
          <w:ilvl w:val="0"/>
          <w:numId w:val="48"/>
        </w:numPr>
        <w:spacing w:before="0" w:after="160" w:line="276" w:lineRule="auto"/>
        <w:ind w:left="714" w:hanging="357"/>
        <w:jc w:val="left"/>
      </w:pPr>
      <w:r>
        <w:t>Partnerzy biznesowi</w:t>
      </w:r>
    </w:p>
    <w:p w14:paraId="1530DA45" w14:textId="74EA96B7" w:rsidR="00493E69" w:rsidRDefault="00493E69" w:rsidP="002D3260">
      <w:pPr>
        <w:pStyle w:val="ListParagraph"/>
        <w:numPr>
          <w:ilvl w:val="0"/>
          <w:numId w:val="48"/>
        </w:numPr>
        <w:spacing w:before="0" w:after="160" w:line="276" w:lineRule="auto"/>
        <w:ind w:left="714" w:hanging="357"/>
        <w:jc w:val="left"/>
      </w:pPr>
      <w:r>
        <w:t>Konkurencja</w:t>
      </w:r>
    </w:p>
    <w:p w14:paraId="0E324D68" w14:textId="7337926A" w:rsidR="00493E69" w:rsidRDefault="00493E69" w:rsidP="002D3260">
      <w:pPr>
        <w:pStyle w:val="ListParagraph"/>
        <w:numPr>
          <w:ilvl w:val="0"/>
          <w:numId w:val="48"/>
        </w:numPr>
        <w:spacing w:before="0" w:after="160" w:line="276" w:lineRule="auto"/>
        <w:ind w:left="714" w:hanging="357"/>
        <w:jc w:val="left"/>
      </w:pPr>
      <w:r>
        <w:t>Media</w:t>
      </w:r>
    </w:p>
    <w:p w14:paraId="5D5B5403" w14:textId="7ACD8CAF" w:rsidR="00082E76" w:rsidRDefault="00082E76" w:rsidP="002D3260">
      <w:pPr>
        <w:pStyle w:val="ListParagraph"/>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ListParagraph"/>
        <w:numPr>
          <w:ilvl w:val="0"/>
          <w:numId w:val="48"/>
        </w:numPr>
        <w:spacing w:before="0" w:after="160" w:line="276" w:lineRule="auto"/>
        <w:ind w:left="714" w:hanging="357"/>
        <w:jc w:val="left"/>
      </w:pPr>
      <w:r>
        <w:t>Środowisko naturalne</w:t>
      </w:r>
    </w:p>
    <w:p w14:paraId="3FA17F43" w14:textId="6C3C99B8" w:rsidR="00082E76" w:rsidRDefault="00082E76" w:rsidP="002D3260">
      <w:pPr>
        <w:pStyle w:val="ListParagraph"/>
        <w:numPr>
          <w:ilvl w:val="0"/>
          <w:numId w:val="48"/>
        </w:numPr>
        <w:spacing w:before="0" w:after="160" w:line="276" w:lineRule="auto"/>
        <w:ind w:left="714" w:hanging="357"/>
        <w:jc w:val="left"/>
      </w:pPr>
      <w:r>
        <w:t>Partie polityczne</w:t>
      </w:r>
    </w:p>
    <w:p w14:paraId="520FE896" w14:textId="6DAFE4A3" w:rsidR="00082E76" w:rsidRDefault="00082E76" w:rsidP="002D3260">
      <w:pPr>
        <w:pStyle w:val="ListParagraph"/>
        <w:numPr>
          <w:ilvl w:val="0"/>
          <w:numId w:val="48"/>
        </w:numPr>
        <w:spacing w:before="0" w:after="160" w:line="276" w:lineRule="auto"/>
        <w:ind w:left="714" w:hanging="357"/>
        <w:jc w:val="left"/>
      </w:pPr>
      <w:r>
        <w:t>Przyszłe pokolenia</w:t>
      </w:r>
    </w:p>
    <w:p w14:paraId="475A9C8E" w14:textId="65721B03" w:rsidR="00082E76" w:rsidRDefault="00082E76" w:rsidP="002D3260">
      <w:pPr>
        <w:pStyle w:val="ListParagraph"/>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ListParagraph"/>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90" w:name="_Ref153916533"/>
      <w:bookmarkStart w:id="91" w:name="_Ref153916514"/>
      <w:bookmarkStart w:id="92" w:name="_Toc164801391"/>
      <w:r>
        <w:lastRenderedPageBreak/>
        <w:t xml:space="preserve">Tabela </w:t>
      </w:r>
      <w:fldSimple w:instr=" SEQ Tabela \* ARABIC ">
        <w:r w:rsidR="00273E1B">
          <w:rPr>
            <w:noProof/>
          </w:rPr>
          <w:t>50</w:t>
        </w:r>
      </w:fldSimple>
      <w:bookmarkEnd w:id="90"/>
      <w:r>
        <w:t xml:space="preserve"> Wybrane przykłady interesariuszy uczelni wyższych oraz kategorii do jakich mogą zostać przypisani</w:t>
      </w:r>
      <w:bookmarkEnd w:id="91"/>
      <w:bookmarkEnd w:id="92"/>
    </w:p>
    <w:tbl>
      <w:tblPr>
        <w:tblStyle w:val="TableGrid"/>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lastRenderedPageBreak/>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w:t>
      </w:r>
      <w:r>
        <w:lastRenderedPageBreak/>
        <w:t xml:space="preserve">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 xml:space="preserve">Takie ograniczenie miało na celu wyeliminowanie artykułów z dziedzin, w których nie uwzględnia się </w:t>
      </w:r>
      <w:r w:rsidR="00864276">
        <w:lastRenderedPageBreak/>
        <w:t>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93"/>
      <w:r w:rsidR="00261B2E">
        <w:t>załączniku nr 5</w:t>
      </w:r>
      <w:commentRangeEnd w:id="93"/>
      <w:r w:rsidR="008C72E5">
        <w:rPr>
          <w:rStyle w:val="CommentReference"/>
          <w:rFonts w:ascii="Times New Roman" w:eastAsia="Times New Roman" w:hAnsi="Times New Roman"/>
          <w:szCs w:val="20"/>
          <w:lang w:eastAsia="pl-PL"/>
        </w:rPr>
        <w:commentReference w:id="93"/>
      </w:r>
      <w:r w:rsidR="00261B2E">
        <w:t>.</w:t>
      </w:r>
    </w:p>
    <w:p w14:paraId="1D8B811E" w14:textId="66C1BC1C"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94"/>
      <w:r w:rsidR="00C278BA">
        <w:t>załączniku nr 6</w:t>
      </w:r>
      <w:commentRangeEnd w:id="94"/>
      <w:r w:rsidR="00C278BA">
        <w:rPr>
          <w:rStyle w:val="CommentReference"/>
          <w:rFonts w:ascii="Times New Roman" w:eastAsia="Times New Roman" w:hAnsi="Times New Roman"/>
          <w:szCs w:val="20"/>
          <w:lang w:eastAsia="pl-PL"/>
        </w:rPr>
        <w:commentReference w:id="94"/>
      </w:r>
      <w:r w:rsidR="00C278BA">
        <w:t>.</w:t>
      </w:r>
    </w:p>
    <w:p w14:paraId="5B1ACA48" w14:textId="00F57BE4"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95" w:name="_Ref155124038"/>
      <w:bookmarkStart w:id="96" w:name="_Ref155124029"/>
      <w:bookmarkStart w:id="97" w:name="_Toc164801392"/>
      <w:r>
        <w:t xml:space="preserve">Tabela </w:t>
      </w:r>
      <w:fldSimple w:instr=" SEQ Tabela \* ARABIC ">
        <w:r w:rsidR="00273E1B">
          <w:rPr>
            <w:noProof/>
          </w:rPr>
          <w:t>51</w:t>
        </w:r>
      </w:fldSimple>
      <w:bookmarkEnd w:id="95"/>
      <w:r>
        <w:t xml:space="preserve"> Podsumowanie liczności wystąpień określeń odnoszących się do interesariuszy uczelni w abstraktach analizowanych artykułów naukowych.</w:t>
      </w:r>
      <w:bookmarkEnd w:id="96"/>
      <w:bookmarkEnd w:id="97"/>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0E76041A" w:rsidR="00271077" w:rsidRDefault="00A724EC" w:rsidP="00B658A3">
      <w:r>
        <w:lastRenderedPageBreak/>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98" w:name="_Ref134897865"/>
      <w:bookmarkStart w:id="99" w:name="_Ref134897858"/>
      <w:bookmarkStart w:id="100" w:name="_Toc164801393"/>
      <w:r w:rsidRPr="00A07201">
        <w:t xml:space="preserve">Tabela </w:t>
      </w:r>
      <w:fldSimple w:instr=" SEQ Tabela \* ARABIC ">
        <w:r w:rsidR="00273E1B">
          <w:rPr>
            <w:noProof/>
          </w:rPr>
          <w:t>52</w:t>
        </w:r>
      </w:fldSimple>
      <w:bookmarkEnd w:id="98"/>
      <w:r w:rsidRPr="00A07201">
        <w:t xml:space="preserve"> Przykładowe </w:t>
      </w:r>
      <w:r w:rsidR="00102C77">
        <w:t>przypisanie</w:t>
      </w:r>
      <w:r w:rsidRPr="00A07201">
        <w:t xml:space="preserve"> interesariuszy uczelni wyższej</w:t>
      </w:r>
      <w:bookmarkEnd w:id="99"/>
      <w:r w:rsidR="00102C77">
        <w:t xml:space="preserve"> do typologii wg Mitchella.</w:t>
      </w:r>
      <w:bookmarkEnd w:id="100"/>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w:t>
      </w:r>
      <w:r w:rsidRPr="00170260">
        <w:lastRenderedPageBreak/>
        <w:t xml:space="preserve">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w:t>
      </w:r>
      <w:r w:rsidRPr="00170260">
        <w:lastRenderedPageBreak/>
        <w:t xml:space="preserve">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lastRenderedPageBreak/>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7EC3FE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w:t>
      </w:r>
      <w:r w:rsidR="00E45933">
        <w:lastRenderedPageBreak/>
        <w:t xml:space="preserve">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Heading3"/>
      </w:pPr>
      <w:bookmarkStart w:id="101" w:name="_Ref162381255"/>
      <w:bookmarkStart w:id="102" w:name="_Ref162612683"/>
      <w:bookmarkStart w:id="103" w:name="_Toc164801017"/>
      <w:bookmarkStart w:id="104" w:name="_Toc164801255"/>
      <w:bookmarkStart w:id="105" w:name="_Ref135910228"/>
      <w:bookmarkStart w:id="106" w:name="_Ref135910231"/>
      <w:r>
        <w:t>Kształtowanie relacji</w:t>
      </w:r>
      <w:r w:rsidR="004B23E5" w:rsidRPr="00107ECD">
        <w:t xml:space="preserve"> z różnymi grupami interesariuszy</w:t>
      </w:r>
      <w:bookmarkEnd w:id="101"/>
      <w:bookmarkEnd w:id="102"/>
      <w:bookmarkEnd w:id="103"/>
      <w:bookmarkEnd w:id="104"/>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7C04580"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lastRenderedPageBreak/>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107" w:name="_Ref155519988"/>
      <w:bookmarkStart w:id="108" w:name="_Ref155520065"/>
      <w:bookmarkStart w:id="109" w:name="_Toc164801311"/>
      <w:r>
        <w:t xml:space="preserve">Rysunek </w:t>
      </w:r>
      <w:fldSimple w:instr=" SEQ Rysunek \* ARABIC ">
        <w:r w:rsidR="00273E1B">
          <w:rPr>
            <w:noProof/>
          </w:rPr>
          <w:t>22</w:t>
        </w:r>
      </w:fldSimple>
      <w:bookmarkEnd w:id="107"/>
      <w:r>
        <w:t xml:space="preserve"> Edukacyjny łańcuch dostaw</w:t>
      </w:r>
      <w:bookmarkEnd w:id="108"/>
      <w:bookmarkEnd w:id="109"/>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B9359C8"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38E797D9" w:rsidR="00E3010D" w:rsidRDefault="00BB231B" w:rsidP="00BB231B">
      <w:pPr>
        <w:pStyle w:val="Tytutabeli"/>
      </w:pPr>
      <w:bookmarkStart w:id="110" w:name="_Ref155635133"/>
      <w:bookmarkStart w:id="111" w:name="_Ref155635125"/>
      <w:bookmarkStart w:id="112" w:name="_Toc164801312"/>
      <w:r>
        <w:t xml:space="preserve">Rysunek </w:t>
      </w:r>
      <w:fldSimple w:instr=" SEQ Rysunek \* ARABIC ">
        <w:r w:rsidR="00273E1B">
          <w:rPr>
            <w:noProof/>
          </w:rPr>
          <w:t>23</w:t>
        </w:r>
      </w:fldSimple>
      <w:bookmarkEnd w:id="110"/>
      <w:r>
        <w:t xml:space="preserve"> Diagram procesu tworzenia strategii relacji z interesariuszami.</w:t>
      </w:r>
      <w:bookmarkEnd w:id="111"/>
      <w:bookmarkEnd w:id="112"/>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865EBA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113" w:name="_Ref156044513"/>
      <w:bookmarkStart w:id="114" w:name="_Ref156044500"/>
      <w:bookmarkStart w:id="115" w:name="_Toc164801394"/>
      <w:r>
        <w:t xml:space="preserve">Tabela </w:t>
      </w:r>
      <w:fldSimple w:instr=" SEQ Tabela \* ARABIC ">
        <w:r w:rsidR="00273E1B">
          <w:rPr>
            <w:noProof/>
          </w:rPr>
          <w:t>53</w:t>
        </w:r>
      </w:fldSimple>
      <w:bookmarkEnd w:id="113"/>
      <w:r>
        <w:t xml:space="preserve"> Przykładowe techniki analizy </w:t>
      </w:r>
      <w:bookmarkEnd w:id="114"/>
      <w:r>
        <w:t>interesariuszy</w:t>
      </w:r>
      <w:bookmarkEnd w:id="115"/>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commentRangeStart w:id="116"/>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commentRangeEnd w:id="116"/>
            <w:r w:rsidR="00603F68">
              <w:rPr>
                <w:rStyle w:val="CommentReference"/>
                <w:rFonts w:ascii="Times New Roman" w:hAnsi="Times New Roman" w:cs="Times New Roman"/>
                <w:bCs w:val="0"/>
                <w:lang w:val="pl-PL" w:bidi="ar-SA"/>
              </w:rPr>
              <w:commentReference w:id="116"/>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117" w:name="_Ref156672377"/>
      <w:bookmarkStart w:id="118" w:name="_Ref156672388"/>
      <w:bookmarkStart w:id="119" w:name="_Toc164801313"/>
      <w:r>
        <w:t xml:space="preserve">Rysunek </w:t>
      </w:r>
      <w:fldSimple w:instr=" SEQ Rysunek \* ARABIC ">
        <w:r w:rsidR="00273E1B">
          <w:rPr>
            <w:noProof/>
          </w:rPr>
          <w:t>24</w:t>
        </w:r>
      </w:fldSimple>
      <w:bookmarkEnd w:id="117"/>
      <w:r>
        <w:t xml:space="preserve"> Przykładowa mapa interesariuszy uczelni wyższej</w:t>
      </w:r>
      <w:bookmarkEnd w:id="118"/>
      <w:bookmarkEnd w:id="119"/>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120" w:name="_Ref156676558"/>
      <w:bookmarkStart w:id="121" w:name="_Ref156676553"/>
      <w:bookmarkStart w:id="122" w:name="_Toc164801314"/>
      <w:r>
        <w:t xml:space="preserve">Rysunek </w:t>
      </w:r>
      <w:fldSimple w:instr=" SEQ Rysunek \* ARABIC ">
        <w:r w:rsidR="00273E1B">
          <w:rPr>
            <w:noProof/>
          </w:rPr>
          <w:t>25</w:t>
        </w:r>
      </w:fldSimple>
      <w:bookmarkEnd w:id="120"/>
      <w:r>
        <w:t xml:space="preserve"> Kierunki strategii działań wobec różnych interesariuszy w zależności od umiejscowienia na mapie siły (władzy) versus zainteresowanie</w:t>
      </w:r>
      <w:bookmarkEnd w:id="121"/>
      <w:bookmarkEnd w:id="122"/>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ListParagraph"/>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ListParagraph"/>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ListParagraph"/>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2C2BEDB"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commentRangeStart w:id="123"/>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5D6F2EB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0BC8D73E" w:rsidR="00D9758D" w:rsidRDefault="00D9758D" w:rsidP="00D9758D">
      <w:pPr>
        <w:pStyle w:val="Tytutabeli"/>
      </w:pPr>
      <w:bookmarkStart w:id="124" w:name="_Ref156914784"/>
      <w:bookmarkStart w:id="125" w:name="_Ref156921650"/>
      <w:bookmarkStart w:id="126" w:name="_Toc164801315"/>
      <w:r>
        <w:t xml:space="preserve">Rysunek </w:t>
      </w:r>
      <w:fldSimple w:instr=" SEQ Rysunek \* ARABIC ">
        <w:r w:rsidR="00273E1B">
          <w:rPr>
            <w:noProof/>
          </w:rPr>
          <w:t>26</w:t>
        </w:r>
      </w:fldSimple>
      <w:bookmarkEnd w:id="124"/>
      <w:r>
        <w:t xml:space="preserve"> Formy struktur kanałów komunikacji</w:t>
      </w:r>
      <w:bookmarkEnd w:id="125"/>
      <w:bookmarkEnd w:id="126"/>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8A3C7B8"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127" w:name="_Ref156922867"/>
      <w:bookmarkStart w:id="128" w:name="_Ref156922851"/>
      <w:bookmarkStart w:id="129" w:name="_Toc164801316"/>
      <w:r>
        <w:t xml:space="preserve">Rysunek </w:t>
      </w:r>
      <w:fldSimple w:instr=" SEQ Rysunek \* ARABIC ">
        <w:r w:rsidR="00273E1B">
          <w:rPr>
            <w:noProof/>
          </w:rPr>
          <w:t>27</w:t>
        </w:r>
      </w:fldSimple>
      <w:bookmarkEnd w:id="127"/>
      <w:r>
        <w:t xml:space="preserve"> Trójkąt komunikacji wg Bragantini</w:t>
      </w:r>
      <w:bookmarkEnd w:id="128"/>
      <w:bookmarkEnd w:id="129"/>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1407E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130" w:name="_Ref157001680"/>
      <w:bookmarkStart w:id="131" w:name="_Ref157001672"/>
      <w:bookmarkStart w:id="132" w:name="_Toc164801395"/>
      <w:r>
        <w:t xml:space="preserve">Tabela </w:t>
      </w:r>
      <w:fldSimple w:instr=" SEQ Tabela \* ARABIC ">
        <w:r w:rsidR="00273E1B">
          <w:rPr>
            <w:noProof/>
          </w:rPr>
          <w:t>54</w:t>
        </w:r>
      </w:fldSimple>
      <w:bookmarkEnd w:id="130"/>
      <w:r>
        <w:t xml:space="preserve"> Przykłady metod i kanałów komunikacji z interesariuszami uczelni</w:t>
      </w:r>
      <w:bookmarkEnd w:id="131"/>
      <w:bookmarkEnd w:id="132"/>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133"/>
            <w:r w:rsidRPr="009D61E4">
              <w:rPr>
                <w:lang w:val="pl-PL"/>
              </w:rPr>
              <w:t>Pracodawcy</w:t>
            </w:r>
            <w:commentRangeEnd w:id="133"/>
            <w:r w:rsidRPr="009D61E4">
              <w:rPr>
                <w:rStyle w:val="CommentReference"/>
                <w:rFonts w:ascii="Times New Roman" w:hAnsi="Times New Roman" w:cs="Times New Roman"/>
                <w:bCs w:val="0"/>
                <w:lang w:val="pl-PL" w:bidi="ar-SA"/>
              </w:rPr>
              <w:commentReference w:id="133"/>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commentRangeEnd w:id="123"/>
      <w:r w:rsidR="00603F68">
        <w:rPr>
          <w:rStyle w:val="CommentReference"/>
          <w:rFonts w:ascii="Times New Roman" w:eastAsia="Times New Roman" w:hAnsi="Times New Roman"/>
          <w:szCs w:val="20"/>
          <w:lang w:val="pl-PL" w:eastAsia="pl-PL" w:bidi="ar-SA"/>
        </w:rPr>
        <w:commentReference w:id="123"/>
      </w:r>
    </w:p>
    <w:p w14:paraId="40A22C7C" w14:textId="3E0744F1"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E493CB0" w:rsidR="009D61E4" w:rsidRPr="00BD2F1A" w:rsidRDefault="00BD2F1A" w:rsidP="00A80250">
      <w:r>
        <w:lastRenderedPageBreak/>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134" w:name="_Ref157024032"/>
      <w:bookmarkStart w:id="135" w:name="_Ref157024024"/>
      <w:bookmarkStart w:id="136" w:name="_Toc164801317"/>
      <w:r>
        <w:t xml:space="preserve">Rysunek </w:t>
      </w:r>
      <w:fldSimple w:instr=" SEQ Rysunek \* ARABIC ">
        <w:r w:rsidR="00273E1B">
          <w:rPr>
            <w:noProof/>
          </w:rPr>
          <w:t>28</w:t>
        </w:r>
      </w:fldSimple>
      <w:bookmarkEnd w:id="134"/>
      <w:r>
        <w:t xml:space="preserve"> Typologia komunikacji uniwersytetów w mediach społecznościowych</w:t>
      </w:r>
      <w:bookmarkEnd w:id="135"/>
      <w:bookmarkEnd w:id="136"/>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4BBFE62B" w:rsidR="00F74CFB" w:rsidRPr="00E93210" w:rsidRDefault="00A80250" w:rsidP="00881745">
      <w:r>
        <w:t>Warto zauważyć, że przedstawiona po</w:t>
      </w:r>
      <w:r>
        <w:fldChar w:fldCharType="begin"/>
      </w:r>
      <w:r>
        <w:instrText xml:space="preserve"> REF _Ref157024024 \p \h </w:instrText>
      </w:r>
      <w:r>
        <w:fldChar w:fldCharType="separate"/>
      </w:r>
      <w:r w:rsidR="00273E1B">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CD96455"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137" w:name="_Ref157071594"/>
      <w:bookmarkStart w:id="138" w:name="_Ref157071584"/>
      <w:bookmarkStart w:id="139" w:name="_Toc164801396"/>
      <w:r>
        <w:t xml:space="preserve">Tabela </w:t>
      </w:r>
      <w:fldSimple w:instr=" SEQ Tabela \* ARABIC ">
        <w:r w:rsidR="00273E1B">
          <w:rPr>
            <w:noProof/>
          </w:rPr>
          <w:t>55</w:t>
        </w:r>
      </w:fldSimple>
      <w:bookmarkEnd w:id="137"/>
      <w:r>
        <w:t xml:space="preserve"> Kwestionariusz samooceny uczelni w zakresie relacji z interesariuszami</w:t>
      </w:r>
      <w:bookmarkEnd w:id="138"/>
      <w:bookmarkEnd w:id="139"/>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Heading3"/>
      </w:pPr>
      <w:bookmarkStart w:id="140" w:name="_Ref162612597"/>
      <w:bookmarkStart w:id="141" w:name="_Ref162639110"/>
      <w:bookmarkStart w:id="142" w:name="_Toc164801018"/>
      <w:bookmarkStart w:id="143" w:name="_Toc164801256"/>
      <w:r>
        <w:t>Rola interesariuszy w procesach zarządczych uczelni w kontekście zarządzania jakością</w:t>
      </w:r>
      <w:bookmarkEnd w:id="140"/>
      <w:bookmarkEnd w:id="141"/>
      <w:bookmarkEnd w:id="142"/>
      <w:bookmarkEnd w:id="143"/>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72E49AE5"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w:t>
      </w:r>
      <w:commentRangeStart w:id="144"/>
      <w:r w:rsidR="0094147E">
        <w:t xml:space="preserve">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73E1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73E1B">
        <w:t xml:space="preserve">Tabela </w:t>
      </w:r>
      <w:r w:rsidR="00273E1B">
        <w:rPr>
          <w:noProof/>
        </w:rPr>
        <w:t>56</w:t>
      </w:r>
      <w:r w:rsidR="007A1B5B">
        <w:fldChar w:fldCharType="end"/>
      </w:r>
      <w:r w:rsidR="007A1B5B">
        <w:t>).</w:t>
      </w:r>
    </w:p>
    <w:p w14:paraId="0AB7D543" w14:textId="035C2678" w:rsidR="00D03EEA" w:rsidRDefault="00D03EEA" w:rsidP="00D03EEA">
      <w:pPr>
        <w:pStyle w:val="Tytutabeli"/>
      </w:pPr>
      <w:bookmarkStart w:id="145" w:name="_Ref157104969"/>
      <w:bookmarkStart w:id="146" w:name="_Ref157104963"/>
      <w:bookmarkStart w:id="147" w:name="_Toc164801397"/>
      <w:r>
        <w:t xml:space="preserve">Tabela </w:t>
      </w:r>
      <w:fldSimple w:instr=" SEQ Tabela \* ARABIC ">
        <w:r w:rsidR="00273E1B">
          <w:rPr>
            <w:noProof/>
          </w:rPr>
          <w:t>56</w:t>
        </w:r>
      </w:fldSimple>
      <w:bookmarkEnd w:id="145"/>
      <w:r>
        <w:t xml:space="preserve"> Różne poziomy metod oceny jakości, a interesariusze i wpływ na poprawę jakości usług uczelni</w:t>
      </w:r>
      <w:bookmarkEnd w:id="146"/>
      <w:bookmarkEnd w:id="147"/>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E14BE64"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148" w:name="_Ref134898257"/>
      <w:bookmarkStart w:id="149" w:name="_Ref157204748"/>
      <w:bookmarkStart w:id="150" w:name="_Toc164801398"/>
      <w:r w:rsidRPr="00ED45D2">
        <w:lastRenderedPageBreak/>
        <w:t xml:space="preserve">Tabela </w:t>
      </w:r>
      <w:fldSimple w:instr=" SEQ Tabela \* ARABIC ">
        <w:r w:rsidR="00273E1B">
          <w:rPr>
            <w:noProof/>
          </w:rPr>
          <w:t>57</w:t>
        </w:r>
      </w:fldSimple>
      <w:bookmarkEnd w:id="148"/>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149"/>
      <w:bookmarkEnd w:id="150"/>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11"/>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12"/>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t>
      </w:r>
      <w:commentRangeEnd w:id="144"/>
      <w:r w:rsidR="00603F68">
        <w:rPr>
          <w:rStyle w:val="CommentReference"/>
          <w:rFonts w:ascii="Times New Roman" w:eastAsia="Times New Roman" w:hAnsi="Times New Roman"/>
          <w:szCs w:val="20"/>
          <w:lang w:eastAsia="pl-PL"/>
        </w:rPr>
        <w:commentReference w:id="144"/>
      </w:r>
      <w:r w:rsidR="00CA2FD3">
        <w:t xml:space="preserve">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commentRangeStart w:id="151"/>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152" w:name="_Ref157665691"/>
      <w:bookmarkStart w:id="153" w:name="_Ref157665684"/>
      <w:bookmarkStart w:id="154" w:name="_Toc164801399"/>
      <w:r>
        <w:t xml:space="preserve">Tabela </w:t>
      </w:r>
      <w:fldSimple w:instr=" SEQ Tabela \* ARABIC ">
        <w:r w:rsidR="00273E1B">
          <w:rPr>
            <w:noProof/>
          </w:rPr>
          <w:t>58</w:t>
        </w:r>
      </w:fldSimple>
      <w:bookmarkEnd w:id="152"/>
      <w:r>
        <w:t xml:space="preserve"> Ocena zgodności kryteriów oceny programowej PKA dla profilu ogólnoakademickiego z zasadami Systemu Zarządzania Organizacją Edukacyjną zgodnego z ISO 21001</w:t>
      </w:r>
      <w:bookmarkEnd w:id="153"/>
      <w:bookmarkEnd w:id="154"/>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commentRangeEnd w:id="151"/>
      <w:r w:rsidR="009D549F">
        <w:rPr>
          <w:rStyle w:val="CommentReference"/>
          <w:rFonts w:ascii="Times New Roman" w:eastAsia="Times New Roman" w:hAnsi="Times New Roman"/>
          <w:szCs w:val="20"/>
          <w:lang w:eastAsia="pl-PL"/>
        </w:rPr>
        <w:commentReference w:id="151"/>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1203FDBF" w:rsidR="006D7B59" w:rsidRDefault="006D7B59" w:rsidP="006D7B59">
      <w:pPr>
        <w:pStyle w:val="Rysunek"/>
      </w:pPr>
      <w:bookmarkStart w:id="155" w:name="_Ref157710966"/>
      <w:bookmarkStart w:id="156" w:name="_Ref157710935"/>
      <w:bookmarkStart w:id="157" w:name="_Toc164801318"/>
      <w:r>
        <w:t xml:space="preserve">Rysunek </w:t>
      </w:r>
      <w:fldSimple w:instr=" SEQ Rysunek \* ARABIC ">
        <w:r w:rsidR="00273E1B">
          <w:rPr>
            <w:noProof/>
          </w:rPr>
          <w:t>29</w:t>
        </w:r>
      </w:fldSimple>
      <w:bookmarkEnd w:id="155"/>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156"/>
      <w:bookmarkEnd w:id="157"/>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F64055"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Heading1"/>
      </w:pPr>
      <w:bookmarkStart w:id="158" w:name="_Ref164502460"/>
      <w:bookmarkStart w:id="159" w:name="_Toc164801019"/>
      <w:bookmarkStart w:id="160" w:name="_Toc164801257"/>
      <w:bookmarkEnd w:id="105"/>
      <w:bookmarkEnd w:id="106"/>
      <w:r w:rsidRPr="00B61EC4">
        <w:lastRenderedPageBreak/>
        <w:t>Badanie efektów działania</w:t>
      </w:r>
      <w:r w:rsidR="00787121" w:rsidRPr="00B61EC4">
        <w:t xml:space="preserve"> systemu zarządzania jakością uczelni z uwzględnieniem pomiaru satysfakcji interesariuszy</w:t>
      </w:r>
      <w:bookmarkEnd w:id="158"/>
      <w:bookmarkEnd w:id="159"/>
      <w:bookmarkEnd w:id="160"/>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Heading2"/>
      </w:pPr>
      <w:bookmarkStart w:id="161" w:name="_Ref164502706"/>
      <w:bookmarkStart w:id="162" w:name="_Toc164801020"/>
      <w:bookmarkStart w:id="163" w:name="_Toc164801258"/>
      <w:commentRangeStart w:id="164"/>
      <w:r>
        <w:t>Hipotezy</w:t>
      </w:r>
      <w:r w:rsidR="00B61EC4">
        <w:t xml:space="preserve"> o efektach działań uczelni w świetle opinii i postaw interesariuszy</w:t>
      </w:r>
      <w:bookmarkEnd w:id="161"/>
      <w:bookmarkEnd w:id="162"/>
      <w:bookmarkEnd w:id="163"/>
      <w:commentRangeEnd w:id="164"/>
      <w:r w:rsidR="00031F08">
        <w:rPr>
          <w:rStyle w:val="CommentReference"/>
          <w:rFonts w:ascii="Times New Roman" w:eastAsia="Times New Roman" w:hAnsi="Times New Roman"/>
          <w:b w:val="0"/>
          <w:bCs w:val="0"/>
          <w:szCs w:val="20"/>
          <w:lang w:eastAsia="pl-PL"/>
        </w:rPr>
        <w:commentReference w:id="164"/>
      </w:r>
    </w:p>
    <w:p w14:paraId="08FB38E8" w14:textId="5091E83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165" w:name="_Ref164502714"/>
      <w:bookmarkStart w:id="166" w:name="_Ref164502715"/>
      <w:bookmarkStart w:id="167" w:name="_Toc164801021"/>
      <w:bookmarkStart w:id="168" w:name="_Toc164801259"/>
      <w:commentRangeStart w:id="169"/>
      <w:r w:rsidRPr="00233788">
        <w:t xml:space="preserve">Założenia i cele badań </w:t>
      </w:r>
      <w:r>
        <w:t>jakościowych: wywiady pogłębione z interesariuszami uczelni</w:t>
      </w:r>
      <w:bookmarkEnd w:id="165"/>
      <w:bookmarkEnd w:id="166"/>
      <w:bookmarkEnd w:id="167"/>
      <w:bookmarkEnd w:id="168"/>
      <w:commentRangeEnd w:id="169"/>
      <w:r w:rsidR="009D549F">
        <w:rPr>
          <w:rStyle w:val="CommentReference"/>
          <w:rFonts w:ascii="Times New Roman" w:eastAsia="Times New Roman" w:hAnsi="Times New Roman"/>
          <w:bCs w:val="0"/>
          <w:i w:val="0"/>
          <w:szCs w:val="20"/>
          <w:lang w:eastAsia="pl-PL"/>
        </w:rPr>
        <w:commentReference w:id="169"/>
      </w:r>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170" w:name="_Ref163577839"/>
      <w:bookmarkStart w:id="171" w:name="_Ref134898899"/>
      <w:bookmarkStart w:id="172" w:name="_Toc164801400"/>
      <w:r w:rsidRPr="00684943">
        <w:t xml:space="preserve">Tabela </w:t>
      </w:r>
      <w:fldSimple w:instr=" SEQ Tabela \* ARABIC ">
        <w:r w:rsidR="00273E1B">
          <w:rPr>
            <w:noProof/>
          </w:rPr>
          <w:t>59</w:t>
        </w:r>
      </w:fldSimple>
      <w:bookmarkEnd w:id="170"/>
      <w:r w:rsidRPr="00684943">
        <w:t xml:space="preserve"> Wybrane grupy interesariuszy uwzględnione w badaniu satysfakcji interesariuszy polskich uczelni technicznych</w:t>
      </w:r>
      <w:bookmarkEnd w:id="171"/>
      <w:bookmarkEnd w:id="172"/>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Heading3"/>
      </w:pPr>
      <w:bookmarkStart w:id="173" w:name="_Ref137733795"/>
      <w:bookmarkStart w:id="174" w:name="_Toc164801022"/>
      <w:bookmarkStart w:id="175" w:name="_Toc164801260"/>
      <w:r>
        <w:t>Analiza wyników badania jakościowego</w:t>
      </w:r>
      <w:bookmarkEnd w:id="173"/>
      <w:bookmarkEnd w:id="174"/>
      <w:bookmarkEnd w:id="175"/>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ListParagraph"/>
        <w:numPr>
          <w:ilvl w:val="0"/>
          <w:numId w:val="37"/>
        </w:numPr>
      </w:pPr>
      <w:r w:rsidRPr="00C7255C">
        <w:rPr>
          <w:u w:val="single"/>
        </w:rPr>
        <w:t>S</w:t>
      </w:r>
      <w:r>
        <w:t>tudent – S;</w:t>
      </w:r>
    </w:p>
    <w:p w14:paraId="05CD89A4" w14:textId="77777777" w:rsidR="00787121" w:rsidRDefault="00787121" w:rsidP="00787121">
      <w:pPr>
        <w:pStyle w:val="ListParagraph"/>
        <w:numPr>
          <w:ilvl w:val="0"/>
          <w:numId w:val="37"/>
        </w:numPr>
      </w:pPr>
      <w:r w:rsidRPr="00C7255C">
        <w:rPr>
          <w:u w:val="single"/>
        </w:rPr>
        <w:t>A</w:t>
      </w:r>
      <w:r>
        <w:t xml:space="preserve">bsolwent – A; </w:t>
      </w:r>
    </w:p>
    <w:p w14:paraId="39260B88" w14:textId="77777777" w:rsidR="00787121" w:rsidRDefault="00787121" w:rsidP="00787121">
      <w:pPr>
        <w:pStyle w:val="ListParagraph"/>
        <w:numPr>
          <w:ilvl w:val="0"/>
          <w:numId w:val="37"/>
        </w:numPr>
      </w:pPr>
      <w:r w:rsidRPr="00C7255C">
        <w:rPr>
          <w:u w:val="single"/>
        </w:rPr>
        <w:t>R</w:t>
      </w:r>
      <w:r>
        <w:t>odzic – R;</w:t>
      </w:r>
    </w:p>
    <w:p w14:paraId="039527AB" w14:textId="77777777" w:rsidR="00787121" w:rsidRDefault="00787121" w:rsidP="00787121">
      <w:pPr>
        <w:pStyle w:val="ListParagraph"/>
        <w:numPr>
          <w:ilvl w:val="0"/>
          <w:numId w:val="37"/>
        </w:numPr>
      </w:pPr>
      <w:r w:rsidRPr="00C7255C">
        <w:rPr>
          <w:u w:val="single"/>
        </w:rPr>
        <w:t>W</w:t>
      </w:r>
      <w:r>
        <w:t>ykładowca – W;</w:t>
      </w:r>
    </w:p>
    <w:p w14:paraId="0C1F74A3" w14:textId="77777777" w:rsidR="00787121" w:rsidRDefault="00787121" w:rsidP="00787121">
      <w:pPr>
        <w:pStyle w:val="ListParagraph"/>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ListParagraph"/>
        <w:numPr>
          <w:ilvl w:val="0"/>
          <w:numId w:val="37"/>
        </w:numPr>
      </w:pPr>
      <w:r w:rsidRPr="000745D1">
        <w:rPr>
          <w:u w:val="single"/>
        </w:rPr>
        <w:t>P</w:t>
      </w:r>
      <w:r>
        <w:t>rzedsiębiorca – P;</w:t>
      </w:r>
    </w:p>
    <w:p w14:paraId="4197E48B" w14:textId="77777777" w:rsidR="00787121" w:rsidRDefault="00787121" w:rsidP="00787121">
      <w:pPr>
        <w:pStyle w:val="ListParagraph"/>
        <w:numPr>
          <w:ilvl w:val="0"/>
          <w:numId w:val="37"/>
        </w:numPr>
      </w:pPr>
      <w:r>
        <w:t xml:space="preserve">przedstawiciel </w:t>
      </w:r>
      <w:r w:rsidRPr="00C7255C">
        <w:rPr>
          <w:u w:val="single"/>
        </w:rPr>
        <w:t>U</w:t>
      </w:r>
      <w:r>
        <w:t>czelni – U;</w:t>
      </w:r>
    </w:p>
    <w:p w14:paraId="7B27919E" w14:textId="77777777" w:rsidR="00787121" w:rsidRDefault="00787121" w:rsidP="00787121">
      <w:pPr>
        <w:pStyle w:val="ListParagraph"/>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176" w:name="_Ref138254745"/>
      <w:bookmarkStart w:id="177" w:name="_Ref138254740"/>
      <w:bookmarkStart w:id="178" w:name="_Toc164801401"/>
      <w:r>
        <w:t xml:space="preserve">Tabela </w:t>
      </w:r>
      <w:fldSimple w:instr=" SEQ Tabela \* ARABIC ">
        <w:r w:rsidR="00273E1B">
          <w:rPr>
            <w:noProof/>
          </w:rPr>
          <w:t>60</w:t>
        </w:r>
      </w:fldSimple>
      <w:bookmarkEnd w:id="176"/>
      <w:r>
        <w:t xml:space="preserve"> Liczba osób reprezentujących każdą z grup interesariuszy wśród 33 respondentów wywiadów pogłębionych</w:t>
      </w:r>
      <w:bookmarkEnd w:id="177"/>
      <w:bookmarkEnd w:id="178"/>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Quote"/>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lastRenderedPageBreak/>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179" w:name="_Ref138080539"/>
      <w:bookmarkStart w:id="180" w:name="_Ref138080531"/>
      <w:bookmarkStart w:id="181" w:name="_Toc164801402"/>
      <w:r>
        <w:t xml:space="preserve">Tabela </w:t>
      </w:r>
      <w:fldSimple w:instr=" SEQ Tabela \* ARABIC ">
        <w:r w:rsidR="00273E1B">
          <w:rPr>
            <w:noProof/>
          </w:rPr>
          <w:t>61</w:t>
        </w:r>
      </w:fldSimple>
      <w:bookmarkEnd w:id="179"/>
      <w:r>
        <w:t xml:space="preserve"> Liczba wskazań najważniejszych grup interesariuszy wśród 33 respondentów wywiadów pogłębionych</w:t>
      </w:r>
      <w:bookmarkEnd w:id="180"/>
      <w:bookmarkEnd w:id="181"/>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Heading2"/>
      </w:pPr>
      <w:bookmarkStart w:id="182" w:name="_Ref164502733"/>
      <w:bookmarkStart w:id="183" w:name="_Toc164801023"/>
      <w:bookmarkStart w:id="184" w:name="_Toc164801261"/>
      <w:commentRangeStart w:id="185"/>
      <w:r>
        <w:lastRenderedPageBreak/>
        <w:t>Efekty działań uczelni w świetle pomiaru satysfakcji interesariuszy</w:t>
      </w:r>
      <w:bookmarkEnd w:id="182"/>
      <w:bookmarkEnd w:id="183"/>
      <w:bookmarkEnd w:id="184"/>
      <w:commentRangeEnd w:id="185"/>
      <w:r w:rsidR="00031F08">
        <w:rPr>
          <w:rStyle w:val="CommentReference"/>
          <w:rFonts w:ascii="Times New Roman" w:eastAsia="Times New Roman" w:hAnsi="Times New Roman"/>
          <w:b w:val="0"/>
          <w:bCs w:val="0"/>
          <w:szCs w:val="20"/>
          <w:lang w:eastAsia="pl-PL"/>
        </w:rPr>
        <w:commentReference w:id="185"/>
      </w:r>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186" w:name="_Ref437094338"/>
      <w:bookmarkStart w:id="187" w:name="_Ref437094349"/>
      <w:bookmarkStart w:id="188" w:name="_Toc437182121"/>
      <w:bookmarkStart w:id="189" w:name="_Toc164801319"/>
      <w:r w:rsidRPr="00BC4204">
        <w:t xml:space="preserve">Rysunek </w:t>
      </w:r>
      <w:fldSimple w:instr=" SEQ Rysunek \* ARABIC ">
        <w:r w:rsidR="00273E1B">
          <w:rPr>
            <w:noProof/>
          </w:rPr>
          <w:t>30</w:t>
        </w:r>
      </w:fldSimple>
      <w:bookmarkEnd w:id="186"/>
      <w:r w:rsidRPr="00BC4204">
        <w:t xml:space="preserve"> Model relacji między jakością usług uczelni technicznej, a satysfakcją interesariuszy oraz zarobkami</w:t>
      </w:r>
      <w:r w:rsidRPr="00233788">
        <w:t xml:space="preserve"> absolwentów.</w:t>
      </w:r>
      <w:bookmarkEnd w:id="187"/>
      <w:bookmarkEnd w:id="188"/>
      <w:bookmarkEnd w:id="189"/>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Heading3"/>
      </w:pPr>
      <w:bookmarkStart w:id="190" w:name="_Ref137972036"/>
      <w:bookmarkStart w:id="191" w:name="_Ref138021609"/>
      <w:bookmarkStart w:id="192" w:name="_Toc164801024"/>
      <w:bookmarkStart w:id="193" w:name="_Toc164801262"/>
      <w:commentRangeStart w:id="194"/>
      <w:r w:rsidRPr="007B295C">
        <w:t>Założenia i c</w:t>
      </w:r>
      <w:r w:rsidR="003C08E8" w:rsidRPr="007B295C">
        <w:t xml:space="preserve">ele badań </w:t>
      </w:r>
      <w:bookmarkEnd w:id="190"/>
      <w:r w:rsidRPr="007B295C">
        <w:t>ilościowych – statystyczno-empirycznych</w:t>
      </w:r>
      <w:bookmarkEnd w:id="191"/>
      <w:bookmarkEnd w:id="192"/>
      <w:bookmarkEnd w:id="193"/>
      <w:commentRangeEnd w:id="194"/>
      <w:r w:rsidR="00031F08">
        <w:rPr>
          <w:rStyle w:val="CommentReference"/>
          <w:rFonts w:ascii="Times New Roman" w:eastAsia="Times New Roman" w:hAnsi="Times New Roman"/>
          <w:bCs w:val="0"/>
          <w:i w:val="0"/>
          <w:szCs w:val="20"/>
          <w:lang w:eastAsia="pl-PL"/>
        </w:rPr>
        <w:commentReference w:id="194"/>
      </w:r>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FootnoteReference"/>
        </w:rPr>
        <w:footnoteReference w:id="13"/>
      </w:r>
      <w:r w:rsidRPr="00684943">
        <w:t xml:space="preserve"> ocenianej uczelni lub w przypadku grup pracowników również dotyczące satysfakcji z pracy. Pytania w tej grupie są sformułowane w twierdzenia dotyczące </w:t>
      </w:r>
      <w:r w:rsidRPr="00684943">
        <w:lastRenderedPageBreak/>
        <w:t>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3AB64CFE"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195"/>
      <w:r w:rsidRPr="00684943">
        <w:t>załącznik</w:t>
      </w:r>
      <w:r w:rsidR="00684943">
        <w:t>u 2.</w:t>
      </w:r>
      <w:commentRangeEnd w:id="195"/>
      <w:r w:rsidR="00684943">
        <w:rPr>
          <w:rStyle w:val="CommentReference"/>
          <w:rFonts w:ascii="Times New Roman" w:eastAsia="Times New Roman" w:hAnsi="Times New Roman"/>
          <w:szCs w:val="20"/>
          <w:lang w:eastAsia="pl-PL"/>
        </w:rPr>
        <w:commentReference w:id="19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196" w:name="_Ref137642473"/>
      <w:bookmarkStart w:id="197" w:name="_Ref138019734"/>
      <w:bookmarkStart w:id="198" w:name="_Toc164801403"/>
      <w:r w:rsidRPr="00684943">
        <w:t xml:space="preserve">Tabela </w:t>
      </w:r>
      <w:fldSimple w:instr=" SEQ Tabela \* ARABIC ">
        <w:r w:rsidR="00273E1B">
          <w:rPr>
            <w:noProof/>
          </w:rPr>
          <w:t>62</w:t>
        </w:r>
      </w:fldSimple>
      <w:bookmarkEnd w:id="196"/>
      <w:r w:rsidRPr="00684943">
        <w:t xml:space="preserve"> Zestawienie rodzajów użytych pytań na poszczególnych kwestionariuszach badania satysfakcji interesariuszy</w:t>
      </w:r>
      <w:bookmarkEnd w:id="197"/>
      <w:bookmarkEnd w:id="198"/>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FootnoteReference"/>
        </w:rPr>
        <w:footnoteReference w:id="1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Heading3"/>
      </w:pPr>
      <w:bookmarkStart w:id="199" w:name="_Ref137647622"/>
      <w:bookmarkStart w:id="200" w:name="_Ref137647645"/>
      <w:bookmarkStart w:id="201" w:name="_Ref137763110"/>
      <w:bookmarkStart w:id="202" w:name="_Ref137763114"/>
      <w:bookmarkStart w:id="203" w:name="_Ref137805973"/>
      <w:bookmarkStart w:id="204" w:name="_Toc164801025"/>
      <w:bookmarkStart w:id="205" w:name="_Toc164801263"/>
      <w:commentRangeStart w:id="206"/>
      <w:r>
        <w:t xml:space="preserve">Analiza </w:t>
      </w:r>
      <w:r w:rsidR="00847F16">
        <w:t>grupy badawczej</w:t>
      </w:r>
      <w:r>
        <w:t xml:space="preserve"> badania kwestionariuszowego</w:t>
      </w:r>
      <w:bookmarkEnd w:id="199"/>
      <w:bookmarkEnd w:id="200"/>
      <w:bookmarkEnd w:id="201"/>
      <w:bookmarkEnd w:id="202"/>
      <w:bookmarkEnd w:id="203"/>
      <w:bookmarkEnd w:id="204"/>
      <w:bookmarkEnd w:id="205"/>
      <w:commentRangeEnd w:id="206"/>
      <w:r w:rsidR="00031F08">
        <w:rPr>
          <w:rStyle w:val="CommentReference"/>
          <w:rFonts w:ascii="Times New Roman" w:eastAsia="Times New Roman" w:hAnsi="Times New Roman"/>
          <w:bCs w:val="0"/>
          <w:i w:val="0"/>
          <w:szCs w:val="20"/>
          <w:lang w:eastAsia="pl-PL"/>
        </w:rPr>
        <w:commentReference w:id="206"/>
      </w:r>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FootnoteReference"/>
        </w:rPr>
        <w:footnoteReference w:id="15"/>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207" w:name="_Toc164801404"/>
      <w:r>
        <w:t xml:space="preserve">Tabela </w:t>
      </w:r>
      <w:fldSimple w:instr=" SEQ Tabela \* ARABIC ">
        <w:r w:rsidR="00273E1B">
          <w:rPr>
            <w:noProof/>
          </w:rPr>
          <w:t>63</w:t>
        </w:r>
      </w:fldSimple>
      <w:r>
        <w:t xml:space="preserve"> Statystyki rezultatów liczby uzyskanych odpowiedzi uczestników badania kwestionariuszowego</w:t>
      </w:r>
      <w:bookmarkEnd w:id="207"/>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16"/>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33C777E2" w:rsidR="003C08E8" w:rsidRDefault="003C08E8" w:rsidP="003C08E8">
      <w:pPr>
        <w:pStyle w:val="Rysunek"/>
      </w:pPr>
      <w:bookmarkStart w:id="208" w:name="_Ref134900359"/>
      <w:bookmarkStart w:id="209" w:name="_Ref134900368"/>
      <w:bookmarkStart w:id="210" w:name="_Toc164801320"/>
      <w:r>
        <w:t xml:space="preserve">Rysunek </w:t>
      </w:r>
      <w:fldSimple w:instr=" SEQ Rysunek \* ARABIC ">
        <w:r w:rsidR="00273E1B">
          <w:rPr>
            <w:noProof/>
          </w:rPr>
          <w:t>31</w:t>
        </w:r>
      </w:fldSimple>
      <w:bookmarkEnd w:id="208"/>
      <w:r>
        <w:t xml:space="preserve"> Struktura respondentów badania kwestionariuszowego wg płci</w:t>
      </w:r>
      <w:bookmarkEnd w:id="209"/>
      <w:bookmarkEnd w:id="210"/>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759E30BA" w:rsidR="003C08E8" w:rsidRDefault="003C08E8" w:rsidP="003C08E8">
      <w:pPr>
        <w:pStyle w:val="Rysunek"/>
      </w:pPr>
      <w:bookmarkStart w:id="211" w:name="_Ref134900397"/>
      <w:bookmarkStart w:id="212" w:name="_Ref134900388"/>
      <w:bookmarkStart w:id="213" w:name="_Ref134900624"/>
      <w:bookmarkStart w:id="214" w:name="_Toc164801321"/>
      <w:r>
        <w:t xml:space="preserve">Rysunek </w:t>
      </w:r>
      <w:fldSimple w:instr=" SEQ Rysunek \* ARABIC ">
        <w:r w:rsidR="00273E1B">
          <w:rPr>
            <w:noProof/>
          </w:rPr>
          <w:t>32</w:t>
        </w:r>
      </w:fldSimple>
      <w:bookmarkEnd w:id="211"/>
      <w:r>
        <w:t xml:space="preserve"> Struktura respondentów badania kwestionariuszowego wg kategorii wiekowych</w:t>
      </w:r>
      <w:bookmarkEnd w:id="212"/>
      <w:bookmarkEnd w:id="213"/>
      <w:bookmarkEnd w:id="214"/>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FootnoteReference"/>
        </w:rPr>
        <w:footnoteReference w:id="17"/>
      </w:r>
      <w:r>
        <w:t>.</w:t>
      </w:r>
    </w:p>
    <w:p w14:paraId="5B3184F4" w14:textId="7A5CCC50" w:rsidR="003C08E8" w:rsidRDefault="003C08E8" w:rsidP="003C08E8">
      <w:pPr>
        <w:pStyle w:val="Tytutabeli"/>
      </w:pPr>
      <w:bookmarkStart w:id="215" w:name="_Ref134898291"/>
      <w:bookmarkStart w:id="216" w:name="_Toc164801405"/>
      <w:r>
        <w:t xml:space="preserve">Tabela </w:t>
      </w:r>
      <w:fldSimple w:instr=" SEQ Tabela \* ARABIC ">
        <w:r w:rsidR="00273E1B">
          <w:rPr>
            <w:noProof/>
          </w:rPr>
          <w:t>64</w:t>
        </w:r>
      </w:fldSimple>
      <w:bookmarkEnd w:id="215"/>
      <w:r>
        <w:t xml:space="preserve"> Liczba ludności Polski na dzień 31 grudnia 2020 r. wg wybranych kategorii wiekowych</w:t>
      </w:r>
      <w:bookmarkEnd w:id="216"/>
    </w:p>
    <w:tbl>
      <w:tblPr>
        <w:tblStyle w:val="TableGrid"/>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7609A06E"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217" w:name="_Ref134898333"/>
      <w:bookmarkStart w:id="218" w:name="_Ref134898325"/>
      <w:bookmarkStart w:id="219" w:name="_Toc164801406"/>
      <w:r>
        <w:t xml:space="preserve">Tabela </w:t>
      </w:r>
      <w:fldSimple w:instr=" SEQ Tabela \* ARABIC ">
        <w:r w:rsidR="00273E1B">
          <w:rPr>
            <w:noProof/>
          </w:rPr>
          <w:t>65</w:t>
        </w:r>
      </w:fldSimple>
      <w:bookmarkEnd w:id="217"/>
      <w:r>
        <w:t xml:space="preserve"> </w:t>
      </w:r>
      <w:r w:rsidRPr="008541D0">
        <w:t>Oszacowanie struktury populacji badanej absolwentów i studentów wg wybranych grup wiekowych</w:t>
      </w:r>
      <w:bookmarkEnd w:id="218"/>
      <w:bookmarkEnd w:id="219"/>
    </w:p>
    <w:tbl>
      <w:tblPr>
        <w:tblStyle w:val="TableGrid"/>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7713FC12" w:rsidR="003C08E8" w:rsidRDefault="003C08E8" w:rsidP="003C08E8">
      <w:pPr>
        <w:pStyle w:val="Rysunek"/>
      </w:pPr>
      <w:bookmarkStart w:id="220" w:name="_Ref134900457"/>
      <w:bookmarkStart w:id="221" w:name="_Ref134900450"/>
      <w:bookmarkStart w:id="222" w:name="_Toc164801322"/>
      <w:r w:rsidRPr="00375829">
        <w:t xml:space="preserve">Rysunek </w:t>
      </w:r>
      <w:fldSimple w:instr=" SEQ Rysunek \* ARABIC ">
        <w:r w:rsidR="00273E1B">
          <w:rPr>
            <w:noProof/>
          </w:rPr>
          <w:t>33</w:t>
        </w:r>
      </w:fldSimple>
      <w:bookmarkEnd w:id="220"/>
      <w:r w:rsidRPr="00375829">
        <w:t xml:space="preserve"> Struktura respondentów badania kwestionariuszowego wg kryterium kategorii i wielkości </w:t>
      </w:r>
      <w:r w:rsidRPr="00375829">
        <w:br/>
      </w:r>
      <w:r>
        <w:t>miejscowości pochodzenia</w:t>
      </w:r>
      <w:bookmarkEnd w:id="221"/>
      <w:bookmarkEnd w:id="222"/>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223" w:name="_Ref134900483"/>
      <w:bookmarkStart w:id="224" w:name="_Ref134900476"/>
      <w:bookmarkStart w:id="225" w:name="_Ref134900494"/>
      <w:bookmarkStart w:id="226" w:name="_Ref134900512"/>
      <w:bookmarkStart w:id="227" w:name="_Toc164801323"/>
      <w:r w:rsidRPr="0031651A">
        <w:t xml:space="preserve">Rysunek </w:t>
      </w:r>
      <w:fldSimple w:instr=" SEQ Rysunek \* ARABIC ">
        <w:r w:rsidR="00273E1B">
          <w:rPr>
            <w:noProof/>
          </w:rPr>
          <w:t>34</w:t>
        </w:r>
      </w:fldSimple>
      <w:bookmarkEnd w:id="223"/>
      <w:r w:rsidRPr="0031651A">
        <w:t xml:space="preserve"> Struktura respondentów badania kwestionariuszowego wg przynależności do grup interesariuszy</w:t>
      </w:r>
      <w:bookmarkEnd w:id="224"/>
      <w:bookmarkEnd w:id="225"/>
      <w:bookmarkEnd w:id="226"/>
      <w:bookmarkEnd w:id="227"/>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E8EE6C2" w:rsidR="003C08E8" w:rsidRDefault="003C08E8" w:rsidP="003C08E8">
      <w:pPr>
        <w:pStyle w:val="Rysunek"/>
      </w:pPr>
      <w:bookmarkStart w:id="228" w:name="_Ref134900542"/>
      <w:bookmarkStart w:id="229" w:name="_Ref134900535"/>
      <w:bookmarkStart w:id="230" w:name="_Toc164801324"/>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228"/>
      <w:r w:rsidRPr="002D2DF1">
        <w:rPr>
          <w:rStyle w:val="TytutabeliZnak"/>
          <w:rFonts w:eastAsia="Calibri"/>
        </w:rPr>
        <w:t xml:space="preserve"> Udział wybranych grup interesariuszy w badaniu kwestionariuszowym wśród grupy</w:t>
      </w:r>
      <w:r>
        <w:t xml:space="preserve"> badanych absolwentów</w:t>
      </w:r>
      <w:r w:rsidRPr="00001D48">
        <w:rPr>
          <w:rStyle w:val="FootnoteReference"/>
        </w:rPr>
        <w:footnoteReference w:id="18"/>
      </w:r>
      <w:bookmarkEnd w:id="229"/>
      <w:bookmarkEnd w:id="230"/>
    </w:p>
    <w:p w14:paraId="0D602ACB" w14:textId="77777777" w:rsidR="003C08E8" w:rsidRPr="00D95B07" w:rsidRDefault="003C08E8" w:rsidP="007770AA">
      <w:pPr>
        <w:pStyle w:val="rdo"/>
        <w:rPr>
          <w:lang w:val="pl-PL"/>
        </w:rPr>
      </w:pPr>
      <w:r w:rsidRPr="00D95B07">
        <w:rPr>
          <w:lang w:val="pl-PL"/>
        </w:rPr>
        <w:t>Źródło: opracowanie własne</w:t>
      </w:r>
    </w:p>
    <w:p w14:paraId="3D5655C2" w14:textId="33F9F59C"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73E1B">
        <w:t xml:space="preserve">Rysunek </w:t>
      </w:r>
      <w:r w:rsidR="00273E1B">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73E1B">
        <w:t xml:space="preserve">Rysunek </w:t>
      </w:r>
      <w:r w:rsidR="00273E1B">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ADA70AD" w:rsidR="003C08E8" w:rsidRDefault="003C08E8" w:rsidP="003C08E8">
      <w:pPr>
        <w:pStyle w:val="Rysunek"/>
      </w:pPr>
      <w:bookmarkStart w:id="231" w:name="_Ref134900561"/>
      <w:bookmarkStart w:id="232" w:name="_Ref137806801"/>
      <w:bookmarkStart w:id="233" w:name="_Toc164801325"/>
      <w:r>
        <w:t xml:space="preserve">Rysunek </w:t>
      </w:r>
      <w:fldSimple w:instr=" SEQ Rysunek \* ARABIC ">
        <w:r w:rsidR="00273E1B">
          <w:rPr>
            <w:noProof/>
          </w:rPr>
          <w:t>36</w:t>
        </w:r>
      </w:fldSimple>
      <w:bookmarkEnd w:id="231"/>
      <w:r>
        <w:t xml:space="preserve"> Struktura respondentów badania kwestionariuszowego z grupy absolwentów uczelni wg płci</w:t>
      </w:r>
      <w:bookmarkEnd w:id="232"/>
      <w:bookmarkEnd w:id="233"/>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4AA7BB2" w:rsidR="003C08E8" w:rsidRDefault="003C08E8" w:rsidP="003C08E8">
      <w:pPr>
        <w:pStyle w:val="Rysunek"/>
      </w:pPr>
      <w:bookmarkStart w:id="234" w:name="_Ref134900651"/>
      <w:bookmarkStart w:id="235" w:name="_Ref134900615"/>
      <w:bookmarkStart w:id="236" w:name="_Ref134900644"/>
      <w:bookmarkStart w:id="237" w:name="_Ref137806762"/>
      <w:bookmarkStart w:id="238" w:name="_Toc164801326"/>
      <w:r>
        <w:t xml:space="preserve">Rysunek </w:t>
      </w:r>
      <w:fldSimple w:instr=" SEQ Rysunek \* ARABIC ">
        <w:r w:rsidR="00273E1B">
          <w:rPr>
            <w:noProof/>
          </w:rPr>
          <w:t>37</w:t>
        </w:r>
      </w:fldSimple>
      <w:bookmarkEnd w:id="234"/>
      <w:r>
        <w:t xml:space="preserve"> Struktura respondentów badania kwestionariuszowego z grupy absolwentów uczelni wg kategorii wiekowych</w:t>
      </w:r>
      <w:bookmarkEnd w:id="235"/>
      <w:bookmarkEnd w:id="236"/>
      <w:bookmarkEnd w:id="237"/>
      <w:bookmarkEnd w:id="238"/>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3606C60" w:rsidR="003C08E8" w:rsidRDefault="003C08E8" w:rsidP="003C08E8">
      <w:pPr>
        <w:pStyle w:val="Rysunek"/>
      </w:pPr>
      <w:bookmarkStart w:id="239" w:name="_Ref134900684"/>
      <w:bookmarkStart w:id="240" w:name="_Ref134900676"/>
      <w:bookmarkStart w:id="241" w:name="_Ref134900706"/>
      <w:bookmarkStart w:id="242" w:name="_Toc164801327"/>
      <w:r>
        <w:t xml:space="preserve">Rysunek </w:t>
      </w:r>
      <w:fldSimple w:instr=" SEQ Rysunek \* ARABIC ">
        <w:r w:rsidR="00273E1B">
          <w:rPr>
            <w:noProof/>
          </w:rPr>
          <w:t>38</w:t>
        </w:r>
      </w:fldSimple>
      <w:bookmarkEnd w:id="239"/>
      <w:r>
        <w:t xml:space="preserve"> Struktura respondentów badania kwestionariuszowego należących do grupy absolwentów wg rodzaju ukończonej uczelni.</w:t>
      </w:r>
      <w:bookmarkEnd w:id="240"/>
      <w:bookmarkEnd w:id="241"/>
      <w:bookmarkEnd w:id="242"/>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4319830D" w:rsidR="003C08E8" w:rsidRDefault="003C08E8" w:rsidP="003C08E8">
      <w:pPr>
        <w:pStyle w:val="Rysunek"/>
      </w:pPr>
      <w:bookmarkStart w:id="243" w:name="_Ref134895617"/>
      <w:bookmarkStart w:id="244" w:name="_Ref134895603"/>
      <w:bookmarkStart w:id="245" w:name="_Toc164801328"/>
      <w:r>
        <w:t xml:space="preserve">Rysunek </w:t>
      </w:r>
      <w:fldSimple w:instr=" SEQ Rysunek \* ARABIC ">
        <w:r w:rsidR="00273E1B">
          <w:rPr>
            <w:noProof/>
          </w:rPr>
          <w:t>39</w:t>
        </w:r>
      </w:fldSimple>
      <w:bookmarkEnd w:id="243"/>
      <w:r>
        <w:t xml:space="preserve"> Struktura grupy absolwentów respondentów badania kwestionariuszowego ze względu na ocenianą uczelnię</w:t>
      </w:r>
      <w:bookmarkEnd w:id="244"/>
      <w:bookmarkEnd w:id="245"/>
    </w:p>
    <w:p w14:paraId="5D229F8A" w14:textId="77777777" w:rsidR="003C08E8" w:rsidRPr="00D95B07" w:rsidRDefault="003C08E8" w:rsidP="007770AA">
      <w:pPr>
        <w:pStyle w:val="rdo"/>
        <w:rPr>
          <w:lang w:val="pl-PL"/>
        </w:rPr>
      </w:pPr>
      <w:r w:rsidRPr="00D95B07">
        <w:rPr>
          <w:lang w:val="pl-PL"/>
        </w:rPr>
        <w:t>Źródło: opracowanie własne</w:t>
      </w:r>
    </w:p>
    <w:p w14:paraId="144F5218" w14:textId="0FF0183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Heading3"/>
        <w:rPr>
          <w:rStyle w:val="Heading3Char"/>
        </w:rPr>
      </w:pPr>
      <w:bookmarkStart w:id="246" w:name="_Ref437093143"/>
      <w:bookmarkStart w:id="247" w:name="_Ref437093160"/>
      <w:bookmarkStart w:id="248" w:name="_Ref437181714"/>
      <w:bookmarkStart w:id="249" w:name="_Toc164801026"/>
      <w:bookmarkStart w:id="250" w:name="_Toc164801264"/>
      <w:commentRangeStart w:id="251"/>
      <w:r w:rsidRPr="00847F16">
        <w:t xml:space="preserve">Pomiar satysfakcji interesariuszy uczelni wyższych technicznych jako efektu działań </w:t>
      </w:r>
      <w:r w:rsidRPr="00B61EC4">
        <w:rPr>
          <w:rStyle w:val="Heading3Char"/>
        </w:rPr>
        <w:t>uczelni</w:t>
      </w:r>
      <w:bookmarkEnd w:id="246"/>
      <w:bookmarkEnd w:id="247"/>
      <w:bookmarkEnd w:id="248"/>
      <w:bookmarkEnd w:id="249"/>
      <w:bookmarkEnd w:id="250"/>
      <w:commentRangeEnd w:id="251"/>
      <w:r w:rsidR="00031F08">
        <w:rPr>
          <w:rStyle w:val="CommentReference"/>
          <w:rFonts w:ascii="Times New Roman" w:eastAsia="Times New Roman" w:hAnsi="Times New Roman"/>
          <w:bCs w:val="0"/>
          <w:i w:val="0"/>
          <w:szCs w:val="20"/>
          <w:lang w:eastAsia="pl-PL"/>
        </w:rPr>
        <w:commentReference w:id="251"/>
      </w:r>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04BD7190" w:rsidR="00847F16" w:rsidRDefault="00847F16" w:rsidP="00847F16">
      <w:pPr>
        <w:pStyle w:val="Rysunek"/>
      </w:pPr>
      <w:bookmarkStart w:id="252" w:name="_Ref134900831"/>
      <w:bookmarkStart w:id="253" w:name="_Ref134900820"/>
      <w:bookmarkStart w:id="254" w:name="_Toc164801329"/>
      <w:r>
        <w:t xml:space="preserve">Rysunek </w:t>
      </w:r>
      <w:fldSimple w:instr=" SEQ Rysunek \* ARABIC ">
        <w:r w:rsidR="00273E1B">
          <w:rPr>
            <w:noProof/>
          </w:rPr>
          <w:t>40</w:t>
        </w:r>
      </w:fldSimple>
      <w:bookmarkEnd w:id="25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53"/>
      <w:bookmarkEnd w:id="254"/>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1F50C034" w:rsidR="00847F16" w:rsidRDefault="00847F16" w:rsidP="00847F16">
      <w:pPr>
        <w:pStyle w:val="Rysunek"/>
      </w:pPr>
      <w:bookmarkStart w:id="255" w:name="_Ref134900872"/>
      <w:bookmarkStart w:id="256" w:name="_Ref134900864"/>
      <w:bookmarkStart w:id="257" w:name="_Ref134901075"/>
      <w:bookmarkStart w:id="258" w:name="_Toc164801330"/>
      <w:r>
        <w:t xml:space="preserve">Rysunek </w:t>
      </w:r>
      <w:fldSimple w:instr=" SEQ Rysunek \* ARABIC ">
        <w:r w:rsidR="00273E1B">
          <w:rPr>
            <w:noProof/>
          </w:rPr>
          <w:t>41</w:t>
        </w:r>
      </w:fldSimple>
      <w:bookmarkEnd w:id="255"/>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56"/>
      <w:bookmarkEnd w:id="257"/>
      <w:bookmarkEnd w:id="258"/>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18992E4" w:rsidR="00847F16" w:rsidRDefault="00847F16" w:rsidP="00847F16">
      <w:pPr>
        <w:pStyle w:val="Tytutabeli"/>
      </w:pPr>
      <w:bookmarkStart w:id="259" w:name="_Ref134901104"/>
      <w:bookmarkStart w:id="260" w:name="_Ref134901095"/>
      <w:bookmarkStart w:id="261" w:name="_Ref134901141"/>
      <w:bookmarkStart w:id="262" w:name="_Toc164801331"/>
      <w:r>
        <w:t xml:space="preserve">Rysunek </w:t>
      </w:r>
      <w:fldSimple w:instr=" SEQ Rysunek \* ARABIC ">
        <w:r w:rsidR="00273E1B">
          <w:rPr>
            <w:noProof/>
          </w:rPr>
          <w:t>42</w:t>
        </w:r>
      </w:fldSimple>
      <w:bookmarkEnd w:id="259"/>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60"/>
      <w:bookmarkEnd w:id="261"/>
      <w:bookmarkEnd w:id="262"/>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2705AE6"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FCF0B4D" w:rsidR="00847F16" w:rsidRDefault="00847F16" w:rsidP="00847F16">
      <w:pPr>
        <w:pStyle w:val="Tytutabeli"/>
      </w:pPr>
      <w:bookmarkStart w:id="263" w:name="_Ref134901184"/>
      <w:bookmarkStart w:id="264" w:name="_Ref134901176"/>
      <w:bookmarkStart w:id="265" w:name="_Toc164801332"/>
      <w:r>
        <w:t xml:space="preserve">Rysunek </w:t>
      </w:r>
      <w:fldSimple w:instr=" SEQ Rysunek \* ARABIC ">
        <w:r w:rsidR="00273E1B">
          <w:rPr>
            <w:noProof/>
          </w:rPr>
          <w:t>43</w:t>
        </w:r>
      </w:fldSimple>
      <w:bookmarkEnd w:id="26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64"/>
      <w:bookmarkEnd w:id="265"/>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61CE3C45" w:rsidR="00847F16" w:rsidRDefault="00847F16" w:rsidP="00847F16">
      <w:pPr>
        <w:pStyle w:val="Tytutabeli"/>
      </w:pPr>
      <w:bookmarkStart w:id="266" w:name="_Ref134901235"/>
      <w:bookmarkStart w:id="267" w:name="_Ref134901227"/>
      <w:bookmarkStart w:id="268" w:name="_Toc164801333"/>
      <w:r>
        <w:t xml:space="preserve">Rysunek </w:t>
      </w:r>
      <w:fldSimple w:instr=" SEQ Rysunek \* ARABIC ">
        <w:r w:rsidR="00273E1B">
          <w:rPr>
            <w:noProof/>
          </w:rPr>
          <w:t>44</w:t>
        </w:r>
      </w:fldSimple>
      <w:bookmarkEnd w:id="26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67"/>
      <w:bookmarkEnd w:id="268"/>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26FA03AF" w:rsidR="00847F16" w:rsidRDefault="00847F16" w:rsidP="00847F16">
      <w:pPr>
        <w:pStyle w:val="Tytutabeli"/>
      </w:pPr>
      <w:bookmarkStart w:id="269" w:name="_Ref134901293"/>
      <w:bookmarkStart w:id="270" w:name="_Ref134901286"/>
      <w:bookmarkStart w:id="271" w:name="_Toc164801334"/>
      <w:r>
        <w:t xml:space="preserve">Rysunek </w:t>
      </w:r>
      <w:fldSimple w:instr=" SEQ Rysunek \* ARABIC ">
        <w:r w:rsidR="00273E1B">
          <w:rPr>
            <w:noProof/>
          </w:rPr>
          <w:t>45</w:t>
        </w:r>
      </w:fldSimple>
      <w:bookmarkEnd w:id="26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70"/>
      <w:bookmarkEnd w:id="271"/>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51CA28C3" w:rsidR="00847F16" w:rsidRDefault="00847F16" w:rsidP="00847F16">
      <w:pPr>
        <w:pStyle w:val="Tytutabeli"/>
      </w:pPr>
      <w:bookmarkStart w:id="272" w:name="_Ref134901370"/>
      <w:bookmarkStart w:id="273" w:name="_Ref134901363"/>
      <w:bookmarkStart w:id="274" w:name="_Toc164801335"/>
      <w:r>
        <w:t xml:space="preserve">Rysunek </w:t>
      </w:r>
      <w:fldSimple w:instr=" SEQ Rysunek \* ARABIC ">
        <w:r w:rsidR="00273E1B">
          <w:rPr>
            <w:noProof/>
          </w:rPr>
          <w:t>46</w:t>
        </w:r>
      </w:fldSimple>
      <w:bookmarkEnd w:id="27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73"/>
      <w:bookmarkEnd w:id="274"/>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3E3FF89">
            <wp:extent cx="4279080" cy="1836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2D07F081" w14:textId="542F1B67" w:rsidR="00847F16" w:rsidRDefault="00847F16" w:rsidP="00847F16">
      <w:pPr>
        <w:pStyle w:val="Tytutabeli"/>
      </w:pPr>
      <w:bookmarkStart w:id="275" w:name="_Ref134901424"/>
      <w:bookmarkStart w:id="276" w:name="_Ref134901416"/>
      <w:bookmarkStart w:id="277" w:name="_Toc164801336"/>
      <w:r>
        <w:t xml:space="preserve">Rysunek </w:t>
      </w:r>
      <w:fldSimple w:instr=" SEQ Rysunek \* ARABIC ">
        <w:r w:rsidR="00273E1B">
          <w:rPr>
            <w:noProof/>
          </w:rPr>
          <w:t>47</w:t>
        </w:r>
      </w:fldSimple>
      <w:bookmarkEnd w:id="27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276"/>
      <w:bookmarkEnd w:id="277"/>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278" w:name="_Ref134898419"/>
      <w:bookmarkStart w:id="279" w:name="_Ref134898408"/>
      <w:bookmarkStart w:id="280" w:name="_Ref134898474"/>
      <w:bookmarkStart w:id="281" w:name="_Toc164801407"/>
      <w:r>
        <w:t xml:space="preserve">Tabela </w:t>
      </w:r>
      <w:fldSimple w:instr=" SEQ Tabela \* ARABIC ">
        <w:r w:rsidR="00273E1B">
          <w:rPr>
            <w:noProof/>
          </w:rPr>
          <w:t>66</w:t>
        </w:r>
      </w:fldSimple>
      <w:bookmarkEnd w:id="278"/>
      <w:r>
        <w:t xml:space="preserve"> Zestawienie wyników odpowiedzi na pytania dotyczące satysfakcji z usług uczelni w ramach różnych grup respondentów badania kwestionariuszowego</w:t>
      </w:r>
      <w:bookmarkEnd w:id="279"/>
      <w:bookmarkEnd w:id="280"/>
      <w:bookmarkEnd w:id="281"/>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282" w:name="_Ref134898522"/>
      <w:bookmarkStart w:id="283" w:name="_Ref134898513"/>
      <w:bookmarkStart w:id="284" w:name="_Ref134898540"/>
      <w:bookmarkStart w:id="285" w:name="_Toc164801408"/>
      <w:r>
        <w:lastRenderedPageBreak/>
        <w:t xml:space="preserve">Tabela </w:t>
      </w:r>
      <w:fldSimple w:instr=" SEQ Tabela \* ARABIC ">
        <w:r w:rsidR="00273E1B">
          <w:rPr>
            <w:noProof/>
          </w:rPr>
          <w:t>67</w:t>
        </w:r>
      </w:fldSimple>
      <w:bookmarkEnd w:id="282"/>
      <w:r>
        <w:t xml:space="preserve"> Uśrednione wagi istotności wpływu na ocenę SSI poszczególnych grup interesariuszy</w:t>
      </w:r>
      <w:bookmarkEnd w:id="283"/>
      <w:bookmarkEnd w:id="284"/>
      <w:bookmarkEnd w:id="285"/>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19"/>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20"/>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286" w:name="_Ref134898572"/>
      <w:bookmarkStart w:id="287" w:name="_Ref134898564"/>
      <w:bookmarkStart w:id="288" w:name="_Ref134898594"/>
      <w:bookmarkStart w:id="289" w:name="_Toc164801409"/>
      <w:r>
        <w:t xml:space="preserve">Tabela </w:t>
      </w:r>
      <w:fldSimple w:instr=" SEQ Tabela \* ARABIC ">
        <w:r w:rsidR="00273E1B">
          <w:rPr>
            <w:noProof/>
          </w:rPr>
          <w:t>68</w:t>
        </w:r>
      </w:fldSimple>
      <w:bookmarkEnd w:id="286"/>
      <w:r>
        <w:t xml:space="preserve"> Wartości cząstkowych SSI dla poszczególnych grup interesariuszy.</w:t>
      </w:r>
      <w:bookmarkEnd w:id="287"/>
      <w:bookmarkEnd w:id="288"/>
      <w:bookmarkEnd w:id="289"/>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ListParagraph"/>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ListParagraph"/>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290" w:name="_Ref164502761"/>
      <w:bookmarkStart w:id="291" w:name="_Toc164801027"/>
      <w:bookmarkStart w:id="292" w:name="_Toc164801265"/>
      <w:r>
        <w:t>Możliwości stosowania</w:t>
      </w:r>
      <w:r w:rsidR="00B61EC4">
        <w:t xml:space="preserve"> miar satysfakcji interesariuszy </w:t>
      </w:r>
      <w:r>
        <w:t>w doskonaleniu systemu zarzadzania jakością uczelni</w:t>
      </w:r>
      <w:bookmarkEnd w:id="290"/>
      <w:bookmarkEnd w:id="291"/>
      <w:bookmarkEnd w:id="292"/>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Heading3"/>
      </w:pPr>
      <w:bookmarkStart w:id="293" w:name="_Ref137910300"/>
      <w:bookmarkStart w:id="294" w:name="_Toc164801028"/>
      <w:bookmarkStart w:id="295" w:name="_Toc164801266"/>
      <w:commentRangeStart w:id="296"/>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293"/>
      <w:bookmarkEnd w:id="294"/>
      <w:bookmarkEnd w:id="295"/>
      <w:commentRangeEnd w:id="296"/>
      <w:r w:rsidR="00031F08">
        <w:rPr>
          <w:rStyle w:val="CommentReference"/>
          <w:rFonts w:ascii="Times New Roman" w:eastAsia="Times New Roman" w:hAnsi="Times New Roman"/>
          <w:bCs w:val="0"/>
          <w:i w:val="0"/>
          <w:szCs w:val="20"/>
          <w:lang w:eastAsia="pl-PL"/>
        </w:rPr>
        <w:commentReference w:id="296"/>
      </w:r>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297"/>
      <w:r w:rsidR="002B27E1">
        <w:t>załączniku 3</w:t>
      </w:r>
      <w:commentRangeEnd w:id="297"/>
      <w:r w:rsidR="002B27E1">
        <w:rPr>
          <w:rStyle w:val="CommentReference"/>
          <w:rFonts w:ascii="Times New Roman" w:eastAsia="Times New Roman" w:hAnsi="Times New Roman"/>
          <w:szCs w:val="20"/>
          <w:lang w:eastAsia="pl-PL"/>
        </w:rPr>
        <w:commentReference w:id="29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21"/>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298" w:name="_Ref137661449"/>
      <w:bookmarkStart w:id="299" w:name="_Ref137661439"/>
      <w:bookmarkStart w:id="300" w:name="_Toc164801410"/>
      <w:r>
        <w:t xml:space="preserve">Tabela </w:t>
      </w:r>
      <w:fldSimple w:instr=" SEQ Tabela \* ARABIC ">
        <w:r w:rsidR="00273E1B">
          <w:rPr>
            <w:noProof/>
          </w:rPr>
          <w:t>69</w:t>
        </w:r>
      </w:fldSimple>
      <w:bookmarkEnd w:id="29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299"/>
      <w:r w:rsidR="001E1A75">
        <w:t>; N=120</w:t>
      </w:r>
      <w:bookmarkEnd w:id="300"/>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22"/>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23"/>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301" w:name="_Ref137715854"/>
      <w:bookmarkStart w:id="302" w:name="_Ref137715835"/>
      <w:bookmarkStart w:id="303" w:name="_Toc164801411"/>
      <w:r>
        <w:t xml:space="preserve">Tabela </w:t>
      </w:r>
      <w:fldSimple w:instr=" SEQ Tabela \* ARABIC ">
        <w:r w:rsidR="00273E1B">
          <w:rPr>
            <w:noProof/>
          </w:rPr>
          <w:t>70</w:t>
        </w:r>
      </w:fldSimple>
      <w:bookmarkEnd w:id="301"/>
      <w:r>
        <w:t xml:space="preserve"> Korelacje pomiędzy klasyfikowaniem uczelni jako techniczną, a wynagrodzeniem i zatrudnieniem absolwentów po roku i po 3 latach od ukończenia studiów.</w:t>
      </w:r>
      <w:bookmarkEnd w:id="302"/>
      <w:bookmarkEnd w:id="303"/>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24"/>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304" w:name="_Ref136544259"/>
      <w:bookmarkStart w:id="305" w:name="_Ref136544219"/>
      <w:bookmarkStart w:id="306" w:name="_Toc164801412"/>
      <w:r>
        <w:t xml:space="preserve">Tabela </w:t>
      </w:r>
      <w:fldSimple w:instr=" SEQ Tabela \* ARABIC ">
        <w:r w:rsidR="00273E1B">
          <w:rPr>
            <w:noProof/>
          </w:rPr>
          <w:t>71</w:t>
        </w:r>
      </w:fldSimple>
      <w:bookmarkEnd w:id="304"/>
      <w:r>
        <w:t xml:space="preserve"> Interpretacja zakresów wartości korelacji r-Pearsona</w:t>
      </w:r>
      <w:bookmarkEnd w:id="305"/>
      <w:bookmarkEnd w:id="306"/>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00399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307" w:name="_Ref137730572"/>
      <w:bookmarkStart w:id="308" w:name="_Ref137730564"/>
      <w:bookmarkStart w:id="309" w:name="_Toc164801413"/>
      <w:r>
        <w:t xml:space="preserve">Tabela </w:t>
      </w:r>
      <w:fldSimple w:instr=" SEQ Tabela \* ARABIC ">
        <w:r w:rsidR="00273E1B">
          <w:rPr>
            <w:noProof/>
          </w:rPr>
          <w:t>72</w:t>
        </w:r>
      </w:fldSimple>
      <w:bookmarkEnd w:id="307"/>
      <w:r>
        <w:t xml:space="preserve"> Korelacje pomiędzy klasyfikowaniem uczelni jako techniczną, a wynagrodzeniem i zatrudnieniem absolwentów oraz wskaźnikami IWRA oraz WWZ po roku i po 3 latach od ukończenia studiów na podstawie bazy danych ELA.</w:t>
      </w:r>
      <w:bookmarkEnd w:id="308"/>
      <w:bookmarkEnd w:id="309"/>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392FDFBC"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0D2F37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310" w:name="_Ref137759871"/>
      <w:bookmarkStart w:id="311" w:name="_Ref137759863"/>
      <w:bookmarkStart w:id="312" w:name="_Toc164801414"/>
      <w:r>
        <w:t xml:space="preserve">Tabela </w:t>
      </w:r>
      <w:fldSimple w:instr=" SEQ Tabela \* ARABIC ">
        <w:r w:rsidR="00273E1B">
          <w:rPr>
            <w:noProof/>
          </w:rPr>
          <w:t>73</w:t>
        </w:r>
      </w:fldSimple>
      <w:bookmarkEnd w:id="31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11"/>
      <w:bookmarkEnd w:id="312"/>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25"/>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26"/>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7FAA0181"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273E1B">
        <w:rPr>
          <w:noProof/>
        </w:rPr>
        <w:t>217</w:t>
      </w:r>
      <w:r>
        <w:fldChar w:fldCharType="end"/>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Heading3"/>
      </w:pPr>
      <w:bookmarkStart w:id="313" w:name="_Ref162436354"/>
      <w:bookmarkStart w:id="314" w:name="_Toc164801029"/>
      <w:bookmarkStart w:id="315" w:name="_Toc164801267"/>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313"/>
      <w:bookmarkEnd w:id="314"/>
      <w:bookmarkEnd w:id="315"/>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316" w:name="_Ref137889325"/>
      <w:bookmarkStart w:id="317" w:name="_Ref137889313"/>
      <w:bookmarkStart w:id="318" w:name="_Toc164801415"/>
      <w:r>
        <w:t xml:space="preserve">Tabela </w:t>
      </w:r>
      <w:fldSimple w:instr=" SEQ Tabela \* ARABIC ">
        <w:r w:rsidR="00273E1B">
          <w:rPr>
            <w:noProof/>
          </w:rPr>
          <w:t>74</w:t>
        </w:r>
      </w:fldSimple>
      <w:bookmarkEnd w:id="316"/>
      <w:r>
        <w:t xml:space="preserve"> Korelacje pomiędzy </w:t>
      </w:r>
      <w:r w:rsidR="00F310B6">
        <w:t>miarami ogólnej oceny uczelni technicznych w rankingu Perspektywy 2022, a elementami składowymi ocen rankingowych</w:t>
      </w:r>
      <w:r>
        <w:t>.</w:t>
      </w:r>
      <w:bookmarkEnd w:id="317"/>
      <w:bookmarkEnd w:id="318"/>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319" w:name="_Ref162954853"/>
      <w:bookmarkStart w:id="320" w:name="_Ref162954839"/>
      <w:bookmarkStart w:id="321" w:name="_Toc164801416"/>
      <w:r>
        <w:t xml:space="preserve">Tabela </w:t>
      </w:r>
      <w:fldSimple w:instr=" SEQ Tabela \* ARABIC ">
        <w:r w:rsidR="00273E1B">
          <w:rPr>
            <w:noProof/>
          </w:rPr>
          <w:t>75</w:t>
        </w:r>
      </w:fldSimple>
      <w:bookmarkEnd w:id="319"/>
      <w:r>
        <w:t xml:space="preserve"> Korelacje pomiędzy wartościami IWRA i jego składowymi, a miarami ogólnej oceny uczelni technicznych w rankingu Perspektywy 2022, oraz wynikami rankingu Webometrics i wartościami pomiaru prestiżu.</w:t>
      </w:r>
      <w:bookmarkEnd w:id="320"/>
      <w:bookmarkEnd w:id="321"/>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322" w:name="_Ref137917794"/>
      <w:bookmarkStart w:id="323" w:name="_Ref137917781"/>
      <w:bookmarkStart w:id="324" w:name="_Toc164801417"/>
      <w:r w:rsidRPr="003A7FBB">
        <w:t>Tabela</w:t>
      </w:r>
      <w:r>
        <w:t xml:space="preserve"> </w:t>
      </w:r>
      <w:fldSimple w:instr=" SEQ Tabela \* ARABIC ">
        <w:r w:rsidR="00273E1B">
          <w:rPr>
            <w:noProof/>
          </w:rPr>
          <w:t>76</w:t>
        </w:r>
      </w:fldSimple>
      <w:bookmarkEnd w:id="322"/>
      <w:r>
        <w:t xml:space="preserve"> Korelacje pomiędzy wartościami pomiaru prestiżu polskich uczelni technicznych a wynikami miar IWRA i jego składowymi</w:t>
      </w:r>
      <w:r w:rsidR="00C63D7B">
        <w:t xml:space="preserve"> </w:t>
      </w:r>
      <w:r>
        <w:t>oraz wynikami rankingu Webometrics.</w:t>
      </w:r>
      <w:bookmarkEnd w:id="323"/>
      <w:bookmarkEnd w:id="324"/>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325" w:name="_Ref164502786"/>
      <w:bookmarkStart w:id="326" w:name="_Toc164801030"/>
      <w:bookmarkStart w:id="327" w:name="_Toc164801268"/>
      <w:commentRangeStart w:id="328"/>
      <w:r w:rsidRPr="00000137">
        <w:t>Zastosowanie informacji o satysfakcji interesariuszy w doskonaleniu systemu zarządzania jakością uczelni</w:t>
      </w:r>
      <w:bookmarkEnd w:id="325"/>
      <w:bookmarkEnd w:id="326"/>
      <w:bookmarkEnd w:id="327"/>
      <w:commentRangeEnd w:id="328"/>
      <w:r w:rsidR="00031F08">
        <w:rPr>
          <w:rStyle w:val="CommentReference"/>
          <w:rFonts w:ascii="Times New Roman" w:eastAsia="Times New Roman" w:hAnsi="Times New Roman"/>
          <w:bCs w:val="0"/>
          <w:i w:val="0"/>
          <w:szCs w:val="20"/>
          <w:lang w:eastAsia="pl-PL"/>
        </w:rPr>
        <w:commentReference w:id="328"/>
      </w:r>
    </w:p>
    <w:p w14:paraId="25559B5C" w14:textId="115B315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3BF566C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64785B2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Heading1"/>
      </w:pPr>
      <w:bookmarkStart w:id="329" w:name="_Ref164502797"/>
      <w:bookmarkStart w:id="330" w:name="_Toc164801031"/>
      <w:bookmarkStart w:id="331" w:name="_Toc164801269"/>
      <w:r w:rsidRPr="00787121">
        <w:rPr>
          <w:rStyle w:val="Heading1Char"/>
          <w:b/>
          <w:bCs/>
          <w:caps/>
        </w:rPr>
        <w:lastRenderedPageBreak/>
        <w:t>Model doskonalenia systemów zarządzania jakością polskich uczelni technicznych wy</w:t>
      </w:r>
      <w:r w:rsidRPr="00787121">
        <w:t>korzystujący informacje z pomiaru satysfakcji interesariuszy</w:t>
      </w:r>
      <w:bookmarkEnd w:id="329"/>
      <w:bookmarkEnd w:id="330"/>
      <w:bookmarkEnd w:id="331"/>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332" w:name="_Ref164502803"/>
      <w:bookmarkStart w:id="333" w:name="_Toc164801032"/>
      <w:bookmarkStart w:id="334" w:name="_Toc164801270"/>
      <w:r>
        <w:t xml:space="preserve">Struktura Modelu </w:t>
      </w:r>
      <w:r w:rsidRPr="00ED2996">
        <w:t>Doskonalenia Systemu Zarządzania Jakością Uczelni Inspirowanego Satysfakcją Interesariuszy</w:t>
      </w:r>
      <w:bookmarkEnd w:id="332"/>
      <w:bookmarkEnd w:id="333"/>
      <w:bookmarkEnd w:id="334"/>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335" w:name="_Ref162330018"/>
      <w:bookmarkStart w:id="336" w:name="_Ref162330010"/>
      <w:bookmarkStart w:id="337" w:name="_Toc164801337"/>
      <w:r>
        <w:t xml:space="preserve">Rysunek </w:t>
      </w:r>
      <w:fldSimple w:instr=" SEQ Rysunek \* ARABIC ">
        <w:r w:rsidR="00273E1B">
          <w:rPr>
            <w:noProof/>
          </w:rPr>
          <w:t>48</w:t>
        </w:r>
      </w:fldSimple>
      <w:bookmarkEnd w:id="335"/>
      <w:r>
        <w:t xml:space="preserve"> Struktura głównych elementów modelu doskonalenia SZJ uczelni inspirowanego satysfakcją interesariuszy (SSDQM)</w:t>
      </w:r>
      <w:bookmarkEnd w:id="336"/>
      <w:bookmarkEnd w:id="337"/>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338"/>
      <w:r w:rsidR="00DE5B26">
        <w:t>ałącznik 7</w:t>
      </w:r>
      <w:commentRangeEnd w:id="338"/>
      <w:r w:rsidR="00DE5B26">
        <w:rPr>
          <w:rStyle w:val="CommentReference"/>
          <w:rFonts w:ascii="Times New Roman" w:eastAsia="Times New Roman" w:hAnsi="Times New Roman"/>
          <w:szCs w:val="20"/>
          <w:lang w:eastAsia="pl-PL"/>
        </w:rPr>
        <w:commentReference w:id="338"/>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339" w:name="_Ref162333839"/>
      <w:bookmarkStart w:id="340" w:name="_Ref162333832"/>
      <w:bookmarkStart w:id="341" w:name="_Toc164801338"/>
      <w:r>
        <w:t xml:space="preserve">Rysunek </w:t>
      </w:r>
      <w:fldSimple w:instr=" SEQ Rysunek \* ARABIC ">
        <w:r w:rsidR="00273E1B">
          <w:rPr>
            <w:noProof/>
          </w:rPr>
          <w:t>49</w:t>
        </w:r>
      </w:fldSimple>
      <w:bookmarkEnd w:id="339"/>
      <w:r>
        <w:t xml:space="preserve"> Struktura szczegółowa elementów w zakresie punktów od 1 do 4 modelu SSDQM</w:t>
      </w:r>
      <w:bookmarkEnd w:id="340"/>
      <w:bookmarkEnd w:id="341"/>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342" w:name="_Ref162379027"/>
      <w:bookmarkStart w:id="343" w:name="_Ref162379019"/>
      <w:bookmarkStart w:id="344" w:name="_Toc164801339"/>
      <w:r>
        <w:t xml:space="preserve">Rysunek </w:t>
      </w:r>
      <w:fldSimple w:instr=" SEQ Rysunek \* ARABIC ">
        <w:r w:rsidR="00273E1B">
          <w:rPr>
            <w:noProof/>
          </w:rPr>
          <w:t>50</w:t>
        </w:r>
      </w:fldSimple>
      <w:bookmarkEnd w:id="342"/>
      <w:r>
        <w:t xml:space="preserve"> Struktura szczegółowa elementów w zakresie punktów od 5 do 6 modelu SSDQM</w:t>
      </w:r>
      <w:bookmarkEnd w:id="343"/>
      <w:bookmarkEnd w:id="344"/>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345" w:name="_Ref162379469"/>
      <w:bookmarkStart w:id="346" w:name="_Ref162379462"/>
      <w:bookmarkStart w:id="347" w:name="_Toc164801340"/>
      <w:r>
        <w:t xml:space="preserve">Rysunek </w:t>
      </w:r>
      <w:fldSimple w:instr=" SEQ Rysunek \* ARABIC ">
        <w:r w:rsidR="00273E1B">
          <w:rPr>
            <w:noProof/>
          </w:rPr>
          <w:t>51</w:t>
        </w:r>
      </w:fldSimple>
      <w:bookmarkEnd w:id="345"/>
      <w:r>
        <w:t xml:space="preserve"> Struktura szczegółowa elementów w zakresie punktów od 7 do 9 modelu SSDQM</w:t>
      </w:r>
      <w:bookmarkEnd w:id="346"/>
      <w:bookmarkEnd w:id="347"/>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348" w:name="_Ref162599588"/>
      <w:bookmarkStart w:id="349" w:name="_Ref162599577"/>
      <w:bookmarkStart w:id="350" w:name="_Toc164801341"/>
      <w:r>
        <w:t xml:space="preserve">Rysunek </w:t>
      </w:r>
      <w:fldSimple w:instr=" SEQ Rysunek \* ARABIC ">
        <w:r w:rsidR="00273E1B">
          <w:rPr>
            <w:noProof/>
          </w:rPr>
          <w:t>52</w:t>
        </w:r>
      </w:fldSimple>
      <w:bookmarkEnd w:id="348"/>
      <w:r>
        <w:t xml:space="preserve"> Struktura szczegółowa elementów w zakresie punktu 9 modelu SSDQM</w:t>
      </w:r>
      <w:bookmarkEnd w:id="349"/>
      <w:bookmarkEnd w:id="350"/>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Heading2"/>
      </w:pPr>
      <w:bookmarkStart w:id="351" w:name="_Ref164502811"/>
      <w:bookmarkStart w:id="352" w:name="_Toc164801033"/>
      <w:bookmarkStart w:id="353" w:name="_Toc164801271"/>
      <w:r w:rsidRPr="00B47F8D">
        <w:t>K</w:t>
      </w:r>
      <w:r w:rsidR="00787121" w:rsidRPr="00B47F8D">
        <w:t xml:space="preserve">orzyści z zastosowania modelu SSDQM przy wdrażaniu i stosowaniu normatywnych </w:t>
      </w:r>
      <w:r w:rsidRPr="00B47F8D">
        <w:t>SZJ</w:t>
      </w:r>
      <w:bookmarkEnd w:id="351"/>
      <w:bookmarkEnd w:id="352"/>
      <w:bookmarkEnd w:id="353"/>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354" w:name="_Ref162710660"/>
      <w:bookmarkStart w:id="355" w:name="_Ref162710653"/>
      <w:bookmarkStart w:id="356" w:name="_Toc164801418"/>
      <w:r>
        <w:t xml:space="preserve">Tabela </w:t>
      </w:r>
      <w:fldSimple w:instr=" SEQ Tabela \* ARABIC ">
        <w:r w:rsidR="00273E1B">
          <w:rPr>
            <w:noProof/>
          </w:rPr>
          <w:t>77</w:t>
        </w:r>
      </w:fldSimple>
      <w:bookmarkEnd w:id="354"/>
      <w:r>
        <w:t xml:space="preserve"> Relacje do etapów autorskiego modelu doskonalenia SZJ uczelni z wykorzystaniem pomiaru satysfakcji interesariuszy w normie ISO 21001:2018</w:t>
      </w:r>
      <w:bookmarkEnd w:id="355"/>
      <w:bookmarkEnd w:id="356"/>
    </w:p>
    <w:tbl>
      <w:tblPr>
        <w:tblStyle w:val="TableGrid"/>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27"/>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28"/>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43"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43"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29"/>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30"/>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357" w:name="_Ref164502816"/>
      <w:bookmarkStart w:id="358" w:name="_Toc164801034"/>
      <w:bookmarkStart w:id="359" w:name="_Toc164801272"/>
      <w:r w:rsidRPr="00B03664">
        <w:t>Propozycja zestawu wybranych wskaźników skuteczności działań uczelni technicznych w Polsce</w:t>
      </w:r>
      <w:bookmarkEnd w:id="357"/>
      <w:bookmarkEnd w:id="358"/>
      <w:bookmarkEnd w:id="359"/>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31"/>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D62307">
        <w:t xml:space="preserve">Tabela </w:t>
      </w:r>
      <w:r w:rsidR="00273E1B" w:rsidRPr="00D62307">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360" w:name="_Ref163293949"/>
      <w:bookmarkStart w:id="361" w:name="_Ref163293941"/>
      <w:bookmarkStart w:id="362" w:name="_Toc164801419"/>
      <w:r>
        <w:t xml:space="preserve">Tabela </w:t>
      </w:r>
      <w:fldSimple w:instr=" SEQ Tabela \* ARABIC ">
        <w:r w:rsidR="00273E1B">
          <w:rPr>
            <w:noProof/>
          </w:rPr>
          <w:t>78</w:t>
        </w:r>
      </w:fldSimple>
      <w:bookmarkEnd w:id="360"/>
      <w:r>
        <w:t xml:space="preserve"> Propozycja zestawu wskaźników stosowanych w ramach monitorowania efektów działań uczelni technicznej stosującej model doskonalenia SSDQM</w:t>
      </w:r>
      <w:bookmarkEnd w:id="361"/>
      <w:bookmarkEnd w:id="362"/>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32"/>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363" w:name="_Ref163297173"/>
      <w:bookmarkStart w:id="364" w:name="_Ref134898852"/>
      <w:bookmarkStart w:id="365" w:name="_Toc164801420"/>
      <w:r w:rsidRPr="00AE7E6F">
        <w:lastRenderedPageBreak/>
        <w:t xml:space="preserve">Tabela </w:t>
      </w:r>
      <w:fldSimple w:instr=" SEQ Tabela \* ARABIC ">
        <w:r w:rsidR="00273E1B">
          <w:rPr>
            <w:noProof/>
          </w:rPr>
          <w:t>79</w:t>
        </w:r>
      </w:fldSimple>
      <w:bookmarkEnd w:id="363"/>
      <w:r w:rsidRPr="00AE7E6F">
        <w:t xml:space="preserve"> Przykłady mierników </w:t>
      </w:r>
      <w:r w:rsidR="00AE7E6F">
        <w:t xml:space="preserve">dodatkowych odnoszących się do </w:t>
      </w:r>
      <w:r w:rsidRPr="00AE7E6F">
        <w:t>efektów działań uczelni</w:t>
      </w:r>
      <w:bookmarkEnd w:id="364"/>
      <w:bookmarkEnd w:id="365"/>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Heading1"/>
        <w:numPr>
          <w:ilvl w:val="0"/>
          <w:numId w:val="0"/>
        </w:numPr>
        <w:ind w:left="432"/>
      </w:pPr>
      <w:bookmarkStart w:id="366" w:name="_Toc164801035"/>
      <w:bookmarkStart w:id="367" w:name="_Toc164801273"/>
      <w:r w:rsidRPr="00233788">
        <w:lastRenderedPageBreak/>
        <w:t>Rekapitulacja</w:t>
      </w:r>
      <w:bookmarkEnd w:id="366"/>
      <w:bookmarkEnd w:id="367"/>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37265F73"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10C221A4"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QualHE).</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skal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368" w:name="_Toc164801036"/>
      <w:bookmarkStart w:id="369" w:name="_Toc164801274"/>
      <w:r w:rsidRPr="00067CA7">
        <w:lastRenderedPageBreak/>
        <w:t>Podsumowanie</w:t>
      </w:r>
      <w:bookmarkEnd w:id="368"/>
      <w:bookmarkEnd w:id="369"/>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interesariuszocetryzmu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370" w:name="_Ref164719946"/>
      <w:bookmarkStart w:id="371" w:name="_Ref164719939"/>
      <w:bookmarkStart w:id="372" w:name="_Toc164801421"/>
      <w:r>
        <w:t xml:space="preserve">Tabela </w:t>
      </w:r>
      <w:fldSimple w:instr=" SEQ Tabela \* ARABIC ">
        <w:r w:rsidR="00273E1B">
          <w:rPr>
            <w:noProof/>
          </w:rPr>
          <w:t>80</w:t>
        </w:r>
      </w:fldSimple>
      <w:bookmarkEnd w:id="370"/>
      <w:r>
        <w:t xml:space="preserve"> Zestawienie wyników weryfikacji hipotez</w:t>
      </w:r>
      <w:bookmarkEnd w:id="371"/>
      <w:bookmarkEnd w:id="372"/>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33"/>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Stakeholders Satisfaction Drivem Quality management improv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interesariuszocentryzmu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373"/>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373"/>
      <w:r w:rsidR="00676155">
        <w:rPr>
          <w:rStyle w:val="CommentReference"/>
          <w:rFonts w:ascii="Times New Roman" w:eastAsia="Times New Roman" w:hAnsi="Times New Roman"/>
          <w:szCs w:val="20"/>
          <w:lang w:eastAsia="pl-PL"/>
        </w:rPr>
        <w:commentReference w:id="373"/>
      </w:r>
    </w:p>
    <w:p w14:paraId="0CE65B7E" w14:textId="401A7CDD" w:rsidR="00820D54" w:rsidRPr="0065065D" w:rsidRDefault="00820D54" w:rsidP="00276247">
      <w:pPr>
        <w:pStyle w:val="Heading1"/>
        <w:numPr>
          <w:ilvl w:val="0"/>
          <w:numId w:val="0"/>
        </w:numPr>
        <w:ind w:left="432"/>
        <w:rPr>
          <w:lang w:val="en-GB"/>
        </w:rPr>
      </w:pPr>
      <w:bookmarkStart w:id="374" w:name="_Toc164801037"/>
      <w:bookmarkStart w:id="375" w:name="_Toc164801276"/>
      <w:r w:rsidRPr="0065065D">
        <w:rPr>
          <w:lang w:val="en-GB"/>
        </w:rPr>
        <w:lastRenderedPageBreak/>
        <w:t>Spis literatury</w:t>
      </w:r>
      <w:bookmarkEnd w:id="374"/>
      <w:bookmarkEnd w:id="375"/>
    </w:p>
    <w:p w14:paraId="11E5519C" w14:textId="30F8A607" w:rsidR="0004095D" w:rsidRPr="003077E3" w:rsidRDefault="00820D54" w:rsidP="0004095D">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257882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1B279E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9FECC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1EEBD4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5837CF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702F15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96707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6088F4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01197E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5E93C5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65FDEE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59A941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4D456CB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1481D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539954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3C589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2EB968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19E57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124DA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4957A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1E93D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2BF2D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1F3675C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0751FF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6FBF1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110DBFC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0EEB7A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7AD49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47F89C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27A3E6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55CE6C4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2C2361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646216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241CFB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732D14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2383A7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CBFE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395C51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5BD89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73580F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44B6D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2CBA18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7A4129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30EC07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69F684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3133B2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75D1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39628D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14E154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2369FC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2B31012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1204F1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629E9F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7A47F6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35D340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04652D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8A09B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1BB869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0CBD58E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70900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0F5FFD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60C054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23146E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61DA77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152EAA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3A610A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37DB37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6FDC7E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78DDF5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76312A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57418F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091E3D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683807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88766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0D7022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21E00C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B3C58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452F0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37344F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6CE26E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45AC80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05CA23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7DA5C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3C7349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7C3A60D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66A146C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54264A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1EDCDA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19B0A8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294E435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3A7A9B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0CB411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730580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351E17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E65E0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0570C4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23C79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75138D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0A228A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6A25D5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487523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50E92D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1C7EB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445884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12E295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197C0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359F5D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3DC2EC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482FE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70DAA0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0E480E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7D7036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54EEF36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DFD6F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2EA184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056F85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225FB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077839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2A3321C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0FD9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4C015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6B3478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5DCD8B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4F382FE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399240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1A0817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438768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3CB9199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24181B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4BE9FF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6F44C2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3BDEEA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765F5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0D8D96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7E1E56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6ACB1B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16A944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62DFD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3F4FF1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78F1DF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7217027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77C68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5AD7B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7F999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0D7B3B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4BAC2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259C6E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7D4E0C8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36438D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89E2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475EBE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18B3B7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419DC3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5C52A1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4FEB74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16DF2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718B06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7D97BD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41517E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6E6F18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371230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4FEE1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FCC4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07FF26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6276C3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012C069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1104F6F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068339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733251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6C6CB2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20FF9D0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08ABEB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46885C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783FC8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41F79F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53B20F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7110B6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293F6E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018923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05299E5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6CEEA0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998E3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96EC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49EE70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5B4E1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5D9E29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17BA4E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6168E8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0AAD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0523B54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45EDED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53C52A3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4DF09A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2256A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71BC08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559CA6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59A1F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4B3897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62F1CD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15F1E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692C9D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6FA3E0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E622D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1409F0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5C5E4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26D731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289CA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C818C8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30F7D3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2E7BCC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5E5768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5A577B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69384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2F31B2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2099E2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566690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37C8A6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27A071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5132D9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26BE3C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6B32B6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E10E4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90D6F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438AD2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3FBC38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32D7FD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2331567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2A42ED5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64975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1C6796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4D12C3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63D170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74D155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0230E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2A26740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203CF8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5E0B737A"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EA682C" w:rsidRDefault="00EA682C" w:rsidP="00EA682C">
      <w:pPr>
        <w:pStyle w:val="Heading1"/>
        <w:numPr>
          <w:ilvl w:val="0"/>
          <w:numId w:val="0"/>
        </w:numPr>
        <w:ind w:left="432"/>
      </w:pPr>
      <w:bookmarkStart w:id="376" w:name="_Toc164801275"/>
      <w:bookmarkStart w:id="377" w:name="_Toc164801039"/>
      <w:bookmarkStart w:id="378" w:name="_Toc164801277"/>
      <w:r w:rsidRPr="00EA682C">
        <w:lastRenderedPageBreak/>
        <w:t>Spis treści</w:t>
      </w:r>
      <w:bookmarkEnd w:id="376"/>
    </w:p>
    <w:p w14:paraId="46D3D740" w14:textId="2A9B48C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lang w:val="en-GB"/>
        </w:rPr>
        <w:fldChar w:fldCharType="begin"/>
      </w:r>
      <w:r w:rsidRPr="00F30C28">
        <w:instrText xml:space="preserve"> TOC \o "1-3" \u </w:instrText>
      </w:r>
      <w:r>
        <w:rPr>
          <w:lang w:val="en-GB"/>
        </w:rPr>
        <w:fldChar w:fldCharType="separate"/>
      </w:r>
      <w:r>
        <w:rPr>
          <w:noProof/>
        </w:rPr>
        <w:t>Streszczenie</w:t>
      </w:r>
      <w:r>
        <w:rPr>
          <w:noProof/>
        </w:rPr>
        <w:tab/>
      </w:r>
      <w:r>
        <w:rPr>
          <w:noProof/>
        </w:rPr>
        <w:fldChar w:fldCharType="begin"/>
      </w:r>
      <w:r>
        <w:rPr>
          <w:noProof/>
        </w:rPr>
        <w:instrText xml:space="preserve"> PAGEREF _Toc164801231 \h </w:instrText>
      </w:r>
      <w:r>
        <w:rPr>
          <w:noProof/>
        </w:rPr>
      </w:r>
      <w:r>
        <w:rPr>
          <w:noProof/>
        </w:rPr>
        <w:fldChar w:fldCharType="separate"/>
      </w:r>
      <w:r w:rsidR="00273E1B">
        <w:rPr>
          <w:noProof/>
        </w:rPr>
        <w:t>2</w:t>
      </w:r>
      <w:r>
        <w:rPr>
          <w:noProof/>
        </w:rPr>
        <w:fldChar w:fldCharType="end"/>
      </w:r>
    </w:p>
    <w:p w14:paraId="47F58AD1" w14:textId="1F368DA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sidR="00273E1B">
        <w:rPr>
          <w:noProof/>
        </w:rPr>
        <w:t>3</w:t>
      </w:r>
      <w:r>
        <w:rPr>
          <w:noProof/>
        </w:rPr>
        <w:fldChar w:fldCharType="end"/>
      </w:r>
    </w:p>
    <w:p w14:paraId="31DB423A" w14:textId="7925E0D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sidR="00273E1B">
        <w:rPr>
          <w:noProof/>
        </w:rPr>
        <w:t>4</w:t>
      </w:r>
      <w:r>
        <w:rPr>
          <w:noProof/>
        </w:rPr>
        <w:fldChar w:fldCharType="end"/>
      </w:r>
    </w:p>
    <w:p w14:paraId="43887DCB" w14:textId="103F195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sidR="00273E1B">
        <w:rPr>
          <w:noProof/>
        </w:rPr>
        <w:t>7</w:t>
      </w:r>
      <w:r>
        <w:rPr>
          <w:noProof/>
        </w:rPr>
        <w:fldChar w:fldCharType="end"/>
      </w:r>
    </w:p>
    <w:p w14:paraId="664E9C9A" w14:textId="58B2ECBF"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sidR="00273E1B">
        <w:rPr>
          <w:noProof/>
        </w:rPr>
        <w:t>9</w:t>
      </w:r>
      <w:r>
        <w:rPr>
          <w:noProof/>
        </w:rPr>
        <w:fldChar w:fldCharType="end"/>
      </w:r>
    </w:p>
    <w:p w14:paraId="70DAA133" w14:textId="70FC2D70"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sidR="00273E1B">
        <w:rPr>
          <w:noProof/>
        </w:rPr>
        <w:t>9</w:t>
      </w:r>
      <w:r>
        <w:rPr>
          <w:noProof/>
        </w:rPr>
        <w:fldChar w:fldCharType="end"/>
      </w:r>
    </w:p>
    <w:p w14:paraId="0E6718E4" w14:textId="572B16A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sidR="00273E1B">
        <w:rPr>
          <w:noProof/>
        </w:rPr>
        <w:t>9</w:t>
      </w:r>
      <w:r>
        <w:rPr>
          <w:noProof/>
        </w:rPr>
        <w:fldChar w:fldCharType="end"/>
      </w:r>
    </w:p>
    <w:p w14:paraId="2432A3F1" w14:textId="63040D7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sidR="00273E1B">
        <w:rPr>
          <w:noProof/>
        </w:rPr>
        <w:t>14</w:t>
      </w:r>
      <w:r>
        <w:rPr>
          <w:noProof/>
        </w:rPr>
        <w:fldChar w:fldCharType="end"/>
      </w:r>
    </w:p>
    <w:p w14:paraId="45C82878" w14:textId="231076AC"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sidR="00273E1B">
        <w:rPr>
          <w:noProof/>
        </w:rPr>
        <w:t>26</w:t>
      </w:r>
      <w:r>
        <w:rPr>
          <w:noProof/>
        </w:rPr>
        <w:fldChar w:fldCharType="end"/>
      </w:r>
    </w:p>
    <w:p w14:paraId="2AC56E38" w14:textId="68825AA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sidR="00273E1B">
        <w:rPr>
          <w:noProof/>
        </w:rPr>
        <w:t>36</w:t>
      </w:r>
      <w:r>
        <w:rPr>
          <w:noProof/>
        </w:rPr>
        <w:fldChar w:fldCharType="end"/>
      </w:r>
    </w:p>
    <w:p w14:paraId="73222006" w14:textId="035B6B8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sidR="00273E1B">
        <w:rPr>
          <w:noProof/>
        </w:rPr>
        <w:t>36</w:t>
      </w:r>
      <w:r>
        <w:rPr>
          <w:noProof/>
        </w:rPr>
        <w:fldChar w:fldCharType="end"/>
      </w:r>
    </w:p>
    <w:p w14:paraId="7F338388" w14:textId="5EC7057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sidR="00273E1B">
        <w:rPr>
          <w:noProof/>
        </w:rPr>
        <w:t>42</w:t>
      </w:r>
      <w:r>
        <w:rPr>
          <w:noProof/>
        </w:rPr>
        <w:fldChar w:fldCharType="end"/>
      </w:r>
    </w:p>
    <w:p w14:paraId="7649F442" w14:textId="333B00A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sidR="00273E1B">
        <w:rPr>
          <w:noProof/>
        </w:rPr>
        <w:t>48</w:t>
      </w:r>
      <w:r>
        <w:rPr>
          <w:noProof/>
        </w:rPr>
        <w:fldChar w:fldCharType="end"/>
      </w:r>
    </w:p>
    <w:p w14:paraId="0E2C91EC" w14:textId="49B8A74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sidR="00273E1B">
        <w:rPr>
          <w:noProof/>
        </w:rPr>
        <w:t>55</w:t>
      </w:r>
      <w:r>
        <w:rPr>
          <w:noProof/>
        </w:rPr>
        <w:fldChar w:fldCharType="end"/>
      </w:r>
    </w:p>
    <w:p w14:paraId="5EE6CDA5" w14:textId="3788655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sidR="00273E1B">
        <w:rPr>
          <w:noProof/>
        </w:rPr>
        <w:t>66</w:t>
      </w:r>
      <w:r>
        <w:rPr>
          <w:noProof/>
        </w:rPr>
        <w:fldChar w:fldCharType="end"/>
      </w:r>
    </w:p>
    <w:p w14:paraId="576C14A6" w14:textId="5CA9EAE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sidR="00273E1B">
        <w:rPr>
          <w:noProof/>
        </w:rPr>
        <w:t>67</w:t>
      </w:r>
      <w:r>
        <w:rPr>
          <w:noProof/>
        </w:rPr>
        <w:fldChar w:fldCharType="end"/>
      </w:r>
    </w:p>
    <w:p w14:paraId="6860F8BF" w14:textId="41AF80C1"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sidR="00273E1B">
        <w:rPr>
          <w:noProof/>
        </w:rPr>
        <w:t>79</w:t>
      </w:r>
      <w:r>
        <w:rPr>
          <w:noProof/>
        </w:rPr>
        <w:fldChar w:fldCharType="end"/>
      </w:r>
    </w:p>
    <w:p w14:paraId="6B33AC6C" w14:textId="521DE558"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sidR="00273E1B">
        <w:rPr>
          <w:noProof/>
        </w:rPr>
        <w:t>92</w:t>
      </w:r>
      <w:r>
        <w:rPr>
          <w:noProof/>
        </w:rPr>
        <w:fldChar w:fldCharType="end"/>
      </w:r>
    </w:p>
    <w:p w14:paraId="386AA0CC" w14:textId="39BA0F44"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sidR="00273E1B">
        <w:rPr>
          <w:noProof/>
        </w:rPr>
        <w:t>109</w:t>
      </w:r>
      <w:r>
        <w:rPr>
          <w:noProof/>
        </w:rPr>
        <w:fldChar w:fldCharType="end"/>
      </w:r>
    </w:p>
    <w:p w14:paraId="6DA78BCC" w14:textId="3D8721C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sidR="00273E1B">
        <w:rPr>
          <w:noProof/>
        </w:rPr>
        <w:t>109</w:t>
      </w:r>
      <w:r>
        <w:rPr>
          <w:noProof/>
        </w:rPr>
        <w:fldChar w:fldCharType="end"/>
      </w:r>
    </w:p>
    <w:p w14:paraId="4FAAFB35" w14:textId="14702A1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sidR="00273E1B">
        <w:rPr>
          <w:noProof/>
        </w:rPr>
        <w:t>131</w:t>
      </w:r>
      <w:r>
        <w:rPr>
          <w:noProof/>
        </w:rPr>
        <w:fldChar w:fldCharType="end"/>
      </w:r>
    </w:p>
    <w:p w14:paraId="6D7401E2" w14:textId="33BEA029"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sidR="00273E1B">
        <w:rPr>
          <w:noProof/>
        </w:rPr>
        <w:t>146</w:t>
      </w:r>
      <w:r>
        <w:rPr>
          <w:noProof/>
        </w:rPr>
        <w:fldChar w:fldCharType="end"/>
      </w:r>
    </w:p>
    <w:p w14:paraId="16792EF2" w14:textId="006F19E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sidR="00273E1B">
        <w:rPr>
          <w:noProof/>
        </w:rPr>
        <w:t>152</w:t>
      </w:r>
      <w:r>
        <w:rPr>
          <w:noProof/>
        </w:rPr>
        <w:fldChar w:fldCharType="end"/>
      </w:r>
    </w:p>
    <w:p w14:paraId="420AA67F" w14:textId="6BC4251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sidR="00273E1B">
        <w:rPr>
          <w:noProof/>
        </w:rPr>
        <w:t>153</w:t>
      </w:r>
      <w:r>
        <w:rPr>
          <w:noProof/>
        </w:rPr>
        <w:fldChar w:fldCharType="end"/>
      </w:r>
    </w:p>
    <w:p w14:paraId="2DA232E6" w14:textId="6149A81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sidR="00273E1B">
        <w:rPr>
          <w:noProof/>
        </w:rPr>
        <w:t>173</w:t>
      </w:r>
      <w:r>
        <w:rPr>
          <w:noProof/>
        </w:rPr>
        <w:fldChar w:fldCharType="end"/>
      </w:r>
    </w:p>
    <w:p w14:paraId="42877673" w14:textId="1EED29A3"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sidR="00273E1B">
        <w:rPr>
          <w:noProof/>
        </w:rPr>
        <w:t>189</w:t>
      </w:r>
      <w:r>
        <w:rPr>
          <w:noProof/>
        </w:rPr>
        <w:fldChar w:fldCharType="end"/>
      </w:r>
    </w:p>
    <w:p w14:paraId="61D7EBE6" w14:textId="731FEEF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sidR="00273E1B">
        <w:rPr>
          <w:noProof/>
        </w:rPr>
        <w:t>200</w:t>
      </w:r>
      <w:r>
        <w:rPr>
          <w:noProof/>
        </w:rPr>
        <w:fldChar w:fldCharType="end"/>
      </w:r>
    </w:p>
    <w:p w14:paraId="3381B364" w14:textId="7F5C98F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sidR="00273E1B">
        <w:rPr>
          <w:noProof/>
        </w:rPr>
        <w:t>200</w:t>
      </w:r>
      <w:r>
        <w:rPr>
          <w:noProof/>
        </w:rPr>
        <w:fldChar w:fldCharType="end"/>
      </w:r>
    </w:p>
    <w:p w14:paraId="11CBDF31" w14:textId="245B91F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sidR="00273E1B">
        <w:rPr>
          <w:noProof/>
        </w:rPr>
        <w:t>200</w:t>
      </w:r>
      <w:r>
        <w:rPr>
          <w:noProof/>
        </w:rPr>
        <w:fldChar w:fldCharType="end"/>
      </w:r>
    </w:p>
    <w:p w14:paraId="553E28CD" w14:textId="626E8BF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sidR="00273E1B">
        <w:rPr>
          <w:noProof/>
        </w:rPr>
        <w:t>203</w:t>
      </w:r>
      <w:r>
        <w:rPr>
          <w:noProof/>
        </w:rPr>
        <w:fldChar w:fldCharType="end"/>
      </w:r>
    </w:p>
    <w:p w14:paraId="4CB01DAF" w14:textId="2032EEB5"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sidR="00273E1B">
        <w:rPr>
          <w:noProof/>
        </w:rPr>
        <w:t>213</w:t>
      </w:r>
      <w:r>
        <w:rPr>
          <w:noProof/>
        </w:rPr>
        <w:fldChar w:fldCharType="end"/>
      </w:r>
    </w:p>
    <w:p w14:paraId="1B6F9AEB" w14:textId="59C81D9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sidR="00273E1B">
        <w:rPr>
          <w:noProof/>
        </w:rPr>
        <w:t>214</w:t>
      </w:r>
      <w:r>
        <w:rPr>
          <w:noProof/>
        </w:rPr>
        <w:fldChar w:fldCharType="end"/>
      </w:r>
    </w:p>
    <w:p w14:paraId="2396E2C5" w14:textId="34BB3DC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sidR="00273E1B">
        <w:rPr>
          <w:noProof/>
        </w:rPr>
        <w:t>217</w:t>
      </w:r>
      <w:r>
        <w:rPr>
          <w:noProof/>
        </w:rPr>
        <w:fldChar w:fldCharType="end"/>
      </w:r>
    </w:p>
    <w:p w14:paraId="6E865849" w14:textId="079BF66A" w:rsidR="00EA682C" w:rsidRPr="00EA682C" w:rsidRDefault="00EA682C" w:rsidP="00EA682C">
      <w:pPr>
        <w:pStyle w:val="TOC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sidR="00273E1B">
        <w:rPr>
          <w:noProof/>
        </w:rPr>
        <w:t>228</w:t>
      </w:r>
      <w:r>
        <w:rPr>
          <w:noProof/>
        </w:rPr>
        <w:fldChar w:fldCharType="end"/>
      </w:r>
    </w:p>
    <w:p w14:paraId="32F5D59E" w14:textId="5CFE029C"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sidR="00273E1B">
        <w:rPr>
          <w:noProof/>
        </w:rPr>
        <w:t>240</w:t>
      </w:r>
      <w:r>
        <w:rPr>
          <w:noProof/>
        </w:rPr>
        <w:fldChar w:fldCharType="end"/>
      </w:r>
    </w:p>
    <w:p w14:paraId="1C10D3DC" w14:textId="64F0E7A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sidR="00273E1B">
        <w:rPr>
          <w:noProof/>
        </w:rPr>
        <w:t>240</w:t>
      </w:r>
      <w:r>
        <w:rPr>
          <w:noProof/>
        </w:rPr>
        <w:fldChar w:fldCharType="end"/>
      </w:r>
    </w:p>
    <w:p w14:paraId="4C9C6102" w14:textId="2572A4C7"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sidR="00273E1B">
        <w:rPr>
          <w:noProof/>
        </w:rPr>
        <w:t>252</w:t>
      </w:r>
      <w:r>
        <w:rPr>
          <w:noProof/>
        </w:rPr>
        <w:fldChar w:fldCharType="end"/>
      </w:r>
    </w:p>
    <w:p w14:paraId="26426B83" w14:textId="3456B3D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sidR="00273E1B">
        <w:rPr>
          <w:noProof/>
        </w:rPr>
        <w:t>259</w:t>
      </w:r>
      <w:r>
        <w:rPr>
          <w:noProof/>
        </w:rPr>
        <w:fldChar w:fldCharType="end"/>
      </w:r>
    </w:p>
    <w:p w14:paraId="5D2335A3" w14:textId="646F3CD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sidR="00273E1B">
        <w:rPr>
          <w:noProof/>
        </w:rPr>
        <w:t>263</w:t>
      </w:r>
      <w:r>
        <w:rPr>
          <w:noProof/>
        </w:rPr>
        <w:fldChar w:fldCharType="end"/>
      </w:r>
    </w:p>
    <w:p w14:paraId="2ACD9F22" w14:textId="7E786F97"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sidR="00273E1B">
        <w:rPr>
          <w:noProof/>
        </w:rPr>
        <w:t>263</w:t>
      </w:r>
      <w:r>
        <w:rPr>
          <w:noProof/>
        </w:rPr>
        <w:fldChar w:fldCharType="end"/>
      </w:r>
    </w:p>
    <w:p w14:paraId="2D5EAAED" w14:textId="4560981D"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sidR="00273E1B">
        <w:rPr>
          <w:noProof/>
        </w:rPr>
        <w:t>282</w:t>
      </w:r>
      <w:r>
        <w:rPr>
          <w:noProof/>
        </w:rPr>
        <w:fldChar w:fldCharType="end"/>
      </w:r>
    </w:p>
    <w:p w14:paraId="23D01C31" w14:textId="2FD86AE9"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sidR="00273E1B">
        <w:rPr>
          <w:noProof/>
        </w:rPr>
        <w:t>291</w:t>
      </w:r>
      <w:r>
        <w:rPr>
          <w:noProof/>
        </w:rPr>
        <w:fldChar w:fldCharType="end"/>
      </w:r>
    </w:p>
    <w:p w14:paraId="01D65254" w14:textId="7BD681B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sidR="00273E1B">
        <w:rPr>
          <w:noProof/>
        </w:rPr>
        <w:t>300</w:t>
      </w:r>
      <w:r>
        <w:rPr>
          <w:noProof/>
        </w:rPr>
        <w:fldChar w:fldCharType="end"/>
      </w:r>
    </w:p>
    <w:p w14:paraId="162121C8" w14:textId="5868758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sidR="00273E1B">
        <w:rPr>
          <w:noProof/>
        </w:rPr>
        <w:t>306</w:t>
      </w:r>
      <w:r>
        <w:rPr>
          <w:noProof/>
        </w:rPr>
        <w:fldChar w:fldCharType="end"/>
      </w:r>
    </w:p>
    <w:p w14:paraId="1019B128" w14:textId="3CB09C1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sidR="00273E1B">
        <w:rPr>
          <w:noProof/>
        </w:rPr>
        <w:t>339</w:t>
      </w:r>
      <w:r>
        <w:rPr>
          <w:noProof/>
        </w:rPr>
        <w:fldChar w:fldCharType="end"/>
      </w:r>
    </w:p>
    <w:p w14:paraId="44ADF830" w14:textId="77A64FE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sidR="00273E1B">
        <w:rPr>
          <w:noProof/>
        </w:rPr>
        <w:t>310</w:t>
      </w:r>
      <w:r>
        <w:rPr>
          <w:noProof/>
        </w:rPr>
        <w:fldChar w:fldCharType="end"/>
      </w:r>
    </w:p>
    <w:p w14:paraId="61172D2A" w14:textId="3C816CE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sidR="00273E1B">
        <w:rPr>
          <w:noProof/>
        </w:rPr>
        <w:t>339</w:t>
      </w:r>
      <w:r>
        <w:rPr>
          <w:noProof/>
        </w:rPr>
        <w:fldChar w:fldCharType="end"/>
      </w:r>
    </w:p>
    <w:p w14:paraId="512C9B65" w14:textId="3D03E97A"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sidR="00273E1B">
        <w:rPr>
          <w:noProof/>
        </w:rPr>
        <w:t>345</w:t>
      </w:r>
      <w:r>
        <w:rPr>
          <w:noProof/>
        </w:rPr>
        <w:fldChar w:fldCharType="end"/>
      </w:r>
    </w:p>
    <w:p w14:paraId="37524430" w14:textId="33DC003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sidR="00273E1B">
        <w:rPr>
          <w:noProof/>
        </w:rPr>
        <w:t>349</w:t>
      </w:r>
      <w:r>
        <w:rPr>
          <w:noProof/>
        </w:rPr>
        <w:fldChar w:fldCharType="end"/>
      </w:r>
    </w:p>
    <w:p w14:paraId="6A0EBEC0" w14:textId="398DE75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sidR="00273E1B">
        <w:rPr>
          <w:noProof/>
        </w:rPr>
        <w:t>350</w:t>
      </w:r>
      <w:r>
        <w:rPr>
          <w:noProof/>
        </w:rPr>
        <w:fldChar w:fldCharType="end"/>
      </w:r>
    </w:p>
    <w:p w14:paraId="52B8B95F" w14:textId="2028812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sidR="00273E1B">
        <w:rPr>
          <w:noProof/>
        </w:rPr>
        <w:t>360</w:t>
      </w:r>
      <w:r>
        <w:rPr>
          <w:noProof/>
        </w:rPr>
        <w:fldChar w:fldCharType="end"/>
      </w:r>
    </w:p>
    <w:p w14:paraId="13AC4163" w14:textId="041313F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sidR="00273E1B">
        <w:rPr>
          <w:noProof/>
        </w:rPr>
        <w:t>361</w:t>
      </w:r>
      <w:r>
        <w:rPr>
          <w:noProof/>
        </w:rPr>
        <w:fldChar w:fldCharType="end"/>
      </w:r>
    </w:p>
    <w:p w14:paraId="52553E91" w14:textId="02669F0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sidR="00273E1B">
        <w:rPr>
          <w:noProof/>
        </w:rPr>
        <w:t>362</w:t>
      </w:r>
      <w:r>
        <w:rPr>
          <w:noProof/>
        </w:rPr>
        <w:fldChar w:fldCharType="end"/>
      </w:r>
    </w:p>
    <w:p w14:paraId="2B4E2515" w14:textId="3FF26EF5"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sidR="00273E1B">
        <w:rPr>
          <w:noProof/>
        </w:rPr>
        <w:t>367</w:t>
      </w:r>
      <w:r>
        <w:rPr>
          <w:noProof/>
        </w:rPr>
        <w:fldChar w:fldCharType="end"/>
      </w:r>
    </w:p>
    <w:p w14:paraId="6FF15963" w14:textId="19E080DC"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sidR="00273E1B">
        <w:rPr>
          <w:noProof/>
        </w:rPr>
        <w:t>400</w:t>
      </w:r>
      <w:r>
        <w:rPr>
          <w:noProof/>
        </w:rPr>
        <w:fldChar w:fldCharType="end"/>
      </w:r>
    </w:p>
    <w:p w14:paraId="18FF251A" w14:textId="5341098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sidR="00273E1B">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Heading1"/>
        <w:numPr>
          <w:ilvl w:val="0"/>
          <w:numId w:val="0"/>
        </w:numPr>
        <w:ind w:left="432"/>
      </w:pPr>
      <w:r w:rsidRPr="00233788">
        <w:lastRenderedPageBreak/>
        <w:t>Wykaz rysunków</w:t>
      </w:r>
      <w:bookmarkEnd w:id="377"/>
      <w:bookmarkEnd w:id="378"/>
    </w:p>
    <w:p w14:paraId="0A2B7BE3" w14:textId="2916EDF1"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yperlink"/>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273E1B">
          <w:rPr>
            <w:noProof/>
            <w:webHidden/>
          </w:rPr>
          <w:t>8</w:t>
        </w:r>
        <w:r w:rsidR="00EA682C">
          <w:rPr>
            <w:noProof/>
            <w:webHidden/>
          </w:rPr>
          <w:fldChar w:fldCharType="end"/>
        </w:r>
      </w:hyperlink>
    </w:p>
    <w:p w14:paraId="413C5D46" w14:textId="3EB1C13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Pr="006A421C">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801291 \h </w:instrText>
        </w:r>
        <w:r>
          <w:rPr>
            <w:noProof/>
            <w:webHidden/>
          </w:rPr>
        </w:r>
        <w:r>
          <w:rPr>
            <w:noProof/>
            <w:webHidden/>
          </w:rPr>
          <w:fldChar w:fldCharType="separate"/>
        </w:r>
        <w:r w:rsidR="00273E1B">
          <w:rPr>
            <w:noProof/>
            <w:webHidden/>
          </w:rPr>
          <w:t>11</w:t>
        </w:r>
        <w:r>
          <w:rPr>
            <w:noProof/>
            <w:webHidden/>
          </w:rPr>
          <w:fldChar w:fldCharType="end"/>
        </w:r>
      </w:hyperlink>
    </w:p>
    <w:p w14:paraId="43D32DE8" w14:textId="2DA8742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Pr="006A421C">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801292 \h </w:instrText>
        </w:r>
        <w:r>
          <w:rPr>
            <w:noProof/>
            <w:webHidden/>
          </w:rPr>
        </w:r>
        <w:r>
          <w:rPr>
            <w:noProof/>
            <w:webHidden/>
          </w:rPr>
          <w:fldChar w:fldCharType="separate"/>
        </w:r>
        <w:r w:rsidR="00273E1B">
          <w:rPr>
            <w:noProof/>
            <w:webHidden/>
          </w:rPr>
          <w:t>23</w:t>
        </w:r>
        <w:r>
          <w:rPr>
            <w:noProof/>
            <w:webHidden/>
          </w:rPr>
          <w:fldChar w:fldCharType="end"/>
        </w:r>
      </w:hyperlink>
    </w:p>
    <w:p w14:paraId="1794F134" w14:textId="285C885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Pr="006A421C">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4801293 \h </w:instrText>
        </w:r>
        <w:r>
          <w:rPr>
            <w:noProof/>
            <w:webHidden/>
          </w:rPr>
        </w:r>
        <w:r>
          <w:rPr>
            <w:noProof/>
            <w:webHidden/>
          </w:rPr>
          <w:fldChar w:fldCharType="separate"/>
        </w:r>
        <w:r w:rsidR="00273E1B">
          <w:rPr>
            <w:noProof/>
            <w:webHidden/>
          </w:rPr>
          <w:t>26</w:t>
        </w:r>
        <w:r>
          <w:rPr>
            <w:noProof/>
            <w:webHidden/>
          </w:rPr>
          <w:fldChar w:fldCharType="end"/>
        </w:r>
      </w:hyperlink>
    </w:p>
    <w:p w14:paraId="47F61C26" w14:textId="55D5DBD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Pr="006A421C">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801294 \h </w:instrText>
        </w:r>
        <w:r>
          <w:rPr>
            <w:noProof/>
            <w:webHidden/>
          </w:rPr>
        </w:r>
        <w:r>
          <w:rPr>
            <w:noProof/>
            <w:webHidden/>
          </w:rPr>
          <w:fldChar w:fldCharType="separate"/>
        </w:r>
        <w:r w:rsidR="00273E1B">
          <w:rPr>
            <w:noProof/>
            <w:webHidden/>
          </w:rPr>
          <w:t>28</w:t>
        </w:r>
        <w:r>
          <w:rPr>
            <w:noProof/>
            <w:webHidden/>
          </w:rPr>
          <w:fldChar w:fldCharType="end"/>
        </w:r>
      </w:hyperlink>
    </w:p>
    <w:p w14:paraId="47A2C9DA" w14:textId="3AD2CD6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Pr="006A421C">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801295 \h </w:instrText>
        </w:r>
        <w:r>
          <w:rPr>
            <w:noProof/>
            <w:webHidden/>
          </w:rPr>
        </w:r>
        <w:r>
          <w:rPr>
            <w:noProof/>
            <w:webHidden/>
          </w:rPr>
          <w:fldChar w:fldCharType="separate"/>
        </w:r>
        <w:r w:rsidR="00273E1B">
          <w:rPr>
            <w:noProof/>
            <w:webHidden/>
          </w:rPr>
          <w:t>29</w:t>
        </w:r>
        <w:r>
          <w:rPr>
            <w:noProof/>
            <w:webHidden/>
          </w:rPr>
          <w:fldChar w:fldCharType="end"/>
        </w:r>
      </w:hyperlink>
    </w:p>
    <w:p w14:paraId="4B268730" w14:textId="0136907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Pr="006A421C">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801296 \h </w:instrText>
        </w:r>
        <w:r>
          <w:rPr>
            <w:noProof/>
            <w:webHidden/>
          </w:rPr>
        </w:r>
        <w:r>
          <w:rPr>
            <w:noProof/>
            <w:webHidden/>
          </w:rPr>
          <w:fldChar w:fldCharType="separate"/>
        </w:r>
        <w:r w:rsidR="00273E1B">
          <w:rPr>
            <w:noProof/>
            <w:webHidden/>
          </w:rPr>
          <w:t>31</w:t>
        </w:r>
        <w:r>
          <w:rPr>
            <w:noProof/>
            <w:webHidden/>
          </w:rPr>
          <w:fldChar w:fldCharType="end"/>
        </w:r>
      </w:hyperlink>
    </w:p>
    <w:p w14:paraId="201D11DC" w14:textId="5216B6F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Pr="006A421C">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4801297 \h </w:instrText>
        </w:r>
        <w:r>
          <w:rPr>
            <w:noProof/>
            <w:webHidden/>
          </w:rPr>
        </w:r>
        <w:r>
          <w:rPr>
            <w:noProof/>
            <w:webHidden/>
          </w:rPr>
          <w:fldChar w:fldCharType="separate"/>
        </w:r>
        <w:r w:rsidR="00273E1B">
          <w:rPr>
            <w:noProof/>
            <w:webHidden/>
          </w:rPr>
          <w:t>32</w:t>
        </w:r>
        <w:r>
          <w:rPr>
            <w:noProof/>
            <w:webHidden/>
          </w:rPr>
          <w:fldChar w:fldCharType="end"/>
        </w:r>
      </w:hyperlink>
    </w:p>
    <w:p w14:paraId="1642DB19" w14:textId="4D3526A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Pr="006A421C">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801298 \h </w:instrText>
        </w:r>
        <w:r>
          <w:rPr>
            <w:noProof/>
            <w:webHidden/>
          </w:rPr>
        </w:r>
        <w:r>
          <w:rPr>
            <w:noProof/>
            <w:webHidden/>
          </w:rPr>
          <w:fldChar w:fldCharType="separate"/>
        </w:r>
        <w:r w:rsidR="00273E1B">
          <w:rPr>
            <w:noProof/>
            <w:webHidden/>
          </w:rPr>
          <w:t>34</w:t>
        </w:r>
        <w:r>
          <w:rPr>
            <w:noProof/>
            <w:webHidden/>
          </w:rPr>
          <w:fldChar w:fldCharType="end"/>
        </w:r>
      </w:hyperlink>
    </w:p>
    <w:p w14:paraId="1DDC0E13" w14:textId="2457164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Pr="006A421C">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4801299 \h </w:instrText>
        </w:r>
        <w:r>
          <w:rPr>
            <w:noProof/>
            <w:webHidden/>
          </w:rPr>
        </w:r>
        <w:r>
          <w:rPr>
            <w:noProof/>
            <w:webHidden/>
          </w:rPr>
          <w:fldChar w:fldCharType="separate"/>
        </w:r>
        <w:r w:rsidR="00273E1B">
          <w:rPr>
            <w:noProof/>
            <w:webHidden/>
          </w:rPr>
          <w:t>37</w:t>
        </w:r>
        <w:r>
          <w:rPr>
            <w:noProof/>
            <w:webHidden/>
          </w:rPr>
          <w:fldChar w:fldCharType="end"/>
        </w:r>
      </w:hyperlink>
    </w:p>
    <w:p w14:paraId="1E14A707" w14:textId="33CFF75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Pr="006A421C">
          <w:rPr>
            <w:rStyle w:val="Hyperlink"/>
            <w:noProof/>
          </w:rPr>
          <w:t>Rysunek 11 Klasyfikacja zasobów uczelni wyższej</w:t>
        </w:r>
        <w:r>
          <w:rPr>
            <w:noProof/>
            <w:webHidden/>
          </w:rPr>
          <w:tab/>
        </w:r>
        <w:r>
          <w:rPr>
            <w:noProof/>
            <w:webHidden/>
          </w:rPr>
          <w:fldChar w:fldCharType="begin"/>
        </w:r>
        <w:r>
          <w:rPr>
            <w:noProof/>
            <w:webHidden/>
          </w:rPr>
          <w:instrText xml:space="preserve"> PAGEREF _Toc164801300 \h </w:instrText>
        </w:r>
        <w:r>
          <w:rPr>
            <w:noProof/>
            <w:webHidden/>
          </w:rPr>
        </w:r>
        <w:r>
          <w:rPr>
            <w:noProof/>
            <w:webHidden/>
          </w:rPr>
          <w:fldChar w:fldCharType="separate"/>
        </w:r>
        <w:r w:rsidR="00273E1B">
          <w:rPr>
            <w:noProof/>
            <w:webHidden/>
          </w:rPr>
          <w:t>41</w:t>
        </w:r>
        <w:r>
          <w:rPr>
            <w:noProof/>
            <w:webHidden/>
          </w:rPr>
          <w:fldChar w:fldCharType="end"/>
        </w:r>
      </w:hyperlink>
    </w:p>
    <w:p w14:paraId="19586CE5" w14:textId="4E1473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Pr="006A421C">
          <w:rPr>
            <w:rStyle w:val="Hyperlink"/>
            <w:noProof/>
          </w:rPr>
          <w:t>Rysunek 12 Model motywacji akademickich</w:t>
        </w:r>
        <w:r>
          <w:rPr>
            <w:noProof/>
            <w:webHidden/>
          </w:rPr>
          <w:tab/>
        </w:r>
        <w:r>
          <w:rPr>
            <w:noProof/>
            <w:webHidden/>
          </w:rPr>
          <w:fldChar w:fldCharType="begin"/>
        </w:r>
        <w:r>
          <w:rPr>
            <w:noProof/>
            <w:webHidden/>
          </w:rPr>
          <w:instrText xml:space="preserve"> PAGEREF _Toc164801301 \h </w:instrText>
        </w:r>
        <w:r>
          <w:rPr>
            <w:noProof/>
            <w:webHidden/>
          </w:rPr>
        </w:r>
        <w:r>
          <w:rPr>
            <w:noProof/>
            <w:webHidden/>
          </w:rPr>
          <w:fldChar w:fldCharType="separate"/>
        </w:r>
        <w:r w:rsidR="00273E1B">
          <w:rPr>
            <w:noProof/>
            <w:webHidden/>
          </w:rPr>
          <w:t>48</w:t>
        </w:r>
        <w:r>
          <w:rPr>
            <w:noProof/>
            <w:webHidden/>
          </w:rPr>
          <w:fldChar w:fldCharType="end"/>
        </w:r>
      </w:hyperlink>
    </w:p>
    <w:p w14:paraId="70564D41" w14:textId="4C856BF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Pr="006A421C">
          <w:rPr>
            <w:rStyle w:val="Hyperlink"/>
            <w:noProof/>
          </w:rPr>
          <w:t>Rysunek 13 Środowisko relacji uniwersytetu</w:t>
        </w:r>
        <w:r>
          <w:rPr>
            <w:noProof/>
            <w:webHidden/>
          </w:rPr>
          <w:tab/>
        </w:r>
        <w:r>
          <w:rPr>
            <w:noProof/>
            <w:webHidden/>
          </w:rPr>
          <w:fldChar w:fldCharType="begin"/>
        </w:r>
        <w:r>
          <w:rPr>
            <w:noProof/>
            <w:webHidden/>
          </w:rPr>
          <w:instrText xml:space="preserve"> PAGEREF _Toc164801302 \h </w:instrText>
        </w:r>
        <w:r>
          <w:rPr>
            <w:noProof/>
            <w:webHidden/>
          </w:rPr>
        </w:r>
        <w:r>
          <w:rPr>
            <w:noProof/>
            <w:webHidden/>
          </w:rPr>
          <w:fldChar w:fldCharType="separate"/>
        </w:r>
        <w:r w:rsidR="00273E1B">
          <w:rPr>
            <w:noProof/>
            <w:webHidden/>
          </w:rPr>
          <w:t>56</w:t>
        </w:r>
        <w:r>
          <w:rPr>
            <w:noProof/>
            <w:webHidden/>
          </w:rPr>
          <w:fldChar w:fldCharType="end"/>
        </w:r>
      </w:hyperlink>
    </w:p>
    <w:p w14:paraId="39DE9C11" w14:textId="5AEE27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Pr="006A421C">
          <w:rPr>
            <w:rStyle w:val="Hyperlink"/>
            <w:noProof/>
          </w:rPr>
          <w:t>Rysunek 14 Schemat modelu jakości usług SERVQUAL</w:t>
        </w:r>
        <w:r>
          <w:rPr>
            <w:noProof/>
            <w:webHidden/>
          </w:rPr>
          <w:tab/>
        </w:r>
        <w:r>
          <w:rPr>
            <w:noProof/>
            <w:webHidden/>
          </w:rPr>
          <w:fldChar w:fldCharType="begin"/>
        </w:r>
        <w:r>
          <w:rPr>
            <w:noProof/>
            <w:webHidden/>
          </w:rPr>
          <w:instrText xml:space="preserve"> PAGEREF _Toc164801303 \h </w:instrText>
        </w:r>
        <w:r>
          <w:rPr>
            <w:noProof/>
            <w:webHidden/>
          </w:rPr>
        </w:r>
        <w:r>
          <w:rPr>
            <w:noProof/>
            <w:webHidden/>
          </w:rPr>
          <w:fldChar w:fldCharType="separate"/>
        </w:r>
        <w:r w:rsidR="00273E1B">
          <w:rPr>
            <w:noProof/>
            <w:webHidden/>
          </w:rPr>
          <w:t>70</w:t>
        </w:r>
        <w:r>
          <w:rPr>
            <w:noProof/>
            <w:webHidden/>
          </w:rPr>
          <w:fldChar w:fldCharType="end"/>
        </w:r>
      </w:hyperlink>
    </w:p>
    <w:p w14:paraId="2C160FEB" w14:textId="6EA762C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Pr="006A421C">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801304 \h </w:instrText>
        </w:r>
        <w:r>
          <w:rPr>
            <w:noProof/>
            <w:webHidden/>
          </w:rPr>
        </w:r>
        <w:r>
          <w:rPr>
            <w:noProof/>
            <w:webHidden/>
          </w:rPr>
          <w:fldChar w:fldCharType="separate"/>
        </w:r>
        <w:r w:rsidR="00273E1B">
          <w:rPr>
            <w:noProof/>
            <w:webHidden/>
          </w:rPr>
          <w:t>72</w:t>
        </w:r>
        <w:r>
          <w:rPr>
            <w:noProof/>
            <w:webHidden/>
          </w:rPr>
          <w:fldChar w:fldCharType="end"/>
        </w:r>
      </w:hyperlink>
    </w:p>
    <w:p w14:paraId="656D78BE" w14:textId="08191FE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Pr="006A421C">
          <w:rPr>
            <w:rStyle w:val="Hyperlink"/>
            <w:noProof/>
          </w:rPr>
          <w:t>Rysunek 16. Model postrzeganej jakości usług</w:t>
        </w:r>
        <w:r>
          <w:rPr>
            <w:noProof/>
            <w:webHidden/>
          </w:rPr>
          <w:tab/>
        </w:r>
        <w:r>
          <w:rPr>
            <w:noProof/>
            <w:webHidden/>
          </w:rPr>
          <w:fldChar w:fldCharType="begin"/>
        </w:r>
        <w:r>
          <w:rPr>
            <w:noProof/>
            <w:webHidden/>
          </w:rPr>
          <w:instrText xml:space="preserve"> PAGEREF _Toc164801305 \h </w:instrText>
        </w:r>
        <w:r>
          <w:rPr>
            <w:noProof/>
            <w:webHidden/>
          </w:rPr>
        </w:r>
        <w:r>
          <w:rPr>
            <w:noProof/>
            <w:webHidden/>
          </w:rPr>
          <w:fldChar w:fldCharType="separate"/>
        </w:r>
        <w:r w:rsidR="00273E1B">
          <w:rPr>
            <w:noProof/>
            <w:webHidden/>
          </w:rPr>
          <w:t>73</w:t>
        </w:r>
        <w:r>
          <w:rPr>
            <w:noProof/>
            <w:webHidden/>
          </w:rPr>
          <w:fldChar w:fldCharType="end"/>
        </w:r>
      </w:hyperlink>
    </w:p>
    <w:p w14:paraId="33BE1114" w14:textId="649906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Pr="006A421C">
          <w:rPr>
            <w:rStyle w:val="Hyperlink"/>
            <w:noProof/>
          </w:rPr>
          <w:t>Rysunek 17 Zintegrowany model jakości usług 4Q</w:t>
        </w:r>
        <w:r>
          <w:rPr>
            <w:noProof/>
            <w:webHidden/>
          </w:rPr>
          <w:tab/>
        </w:r>
        <w:r>
          <w:rPr>
            <w:noProof/>
            <w:webHidden/>
          </w:rPr>
          <w:fldChar w:fldCharType="begin"/>
        </w:r>
        <w:r>
          <w:rPr>
            <w:noProof/>
            <w:webHidden/>
          </w:rPr>
          <w:instrText xml:space="preserve"> PAGEREF _Toc164801306 \h </w:instrText>
        </w:r>
        <w:r>
          <w:rPr>
            <w:noProof/>
            <w:webHidden/>
          </w:rPr>
        </w:r>
        <w:r>
          <w:rPr>
            <w:noProof/>
            <w:webHidden/>
          </w:rPr>
          <w:fldChar w:fldCharType="separate"/>
        </w:r>
        <w:r w:rsidR="00273E1B">
          <w:rPr>
            <w:noProof/>
            <w:webHidden/>
          </w:rPr>
          <w:t>76</w:t>
        </w:r>
        <w:r>
          <w:rPr>
            <w:noProof/>
            <w:webHidden/>
          </w:rPr>
          <w:fldChar w:fldCharType="end"/>
        </w:r>
      </w:hyperlink>
    </w:p>
    <w:p w14:paraId="1DA1F001" w14:textId="69BD57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Pr="006A421C">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4801307 \h </w:instrText>
        </w:r>
        <w:r>
          <w:rPr>
            <w:noProof/>
            <w:webHidden/>
          </w:rPr>
        </w:r>
        <w:r>
          <w:rPr>
            <w:noProof/>
            <w:webHidden/>
          </w:rPr>
          <w:fldChar w:fldCharType="separate"/>
        </w:r>
        <w:r w:rsidR="00273E1B">
          <w:rPr>
            <w:noProof/>
            <w:webHidden/>
          </w:rPr>
          <w:t>77</w:t>
        </w:r>
        <w:r>
          <w:rPr>
            <w:noProof/>
            <w:webHidden/>
          </w:rPr>
          <w:fldChar w:fldCharType="end"/>
        </w:r>
      </w:hyperlink>
    </w:p>
    <w:p w14:paraId="688111A1" w14:textId="3607829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Pr="006A421C">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4801308 \h </w:instrText>
        </w:r>
        <w:r>
          <w:rPr>
            <w:noProof/>
            <w:webHidden/>
          </w:rPr>
        </w:r>
        <w:r>
          <w:rPr>
            <w:noProof/>
            <w:webHidden/>
          </w:rPr>
          <w:fldChar w:fldCharType="separate"/>
        </w:r>
        <w:r w:rsidR="00273E1B">
          <w:rPr>
            <w:noProof/>
            <w:webHidden/>
          </w:rPr>
          <w:t>78</w:t>
        </w:r>
        <w:r>
          <w:rPr>
            <w:noProof/>
            <w:webHidden/>
          </w:rPr>
          <w:fldChar w:fldCharType="end"/>
        </w:r>
      </w:hyperlink>
    </w:p>
    <w:p w14:paraId="3A8E4154" w14:textId="34CB8B6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Pr="006A421C">
          <w:rPr>
            <w:rStyle w:val="Hyperlink"/>
            <w:noProof/>
          </w:rPr>
          <w:t>Rysunek 20 Diagram modelu CAF</w:t>
        </w:r>
        <w:r>
          <w:rPr>
            <w:noProof/>
            <w:webHidden/>
          </w:rPr>
          <w:tab/>
        </w:r>
        <w:r>
          <w:rPr>
            <w:noProof/>
            <w:webHidden/>
          </w:rPr>
          <w:fldChar w:fldCharType="begin"/>
        </w:r>
        <w:r>
          <w:rPr>
            <w:noProof/>
            <w:webHidden/>
          </w:rPr>
          <w:instrText xml:space="preserve"> PAGEREF _Toc164801309 \h </w:instrText>
        </w:r>
        <w:r>
          <w:rPr>
            <w:noProof/>
            <w:webHidden/>
          </w:rPr>
        </w:r>
        <w:r>
          <w:rPr>
            <w:noProof/>
            <w:webHidden/>
          </w:rPr>
          <w:fldChar w:fldCharType="separate"/>
        </w:r>
        <w:r w:rsidR="00273E1B">
          <w:rPr>
            <w:noProof/>
            <w:webHidden/>
          </w:rPr>
          <w:t>124</w:t>
        </w:r>
        <w:r>
          <w:rPr>
            <w:noProof/>
            <w:webHidden/>
          </w:rPr>
          <w:fldChar w:fldCharType="end"/>
        </w:r>
      </w:hyperlink>
    </w:p>
    <w:p w14:paraId="7E6D064F" w14:textId="698FF9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Pr="006A421C">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4801310 \h </w:instrText>
        </w:r>
        <w:r>
          <w:rPr>
            <w:noProof/>
            <w:webHidden/>
          </w:rPr>
        </w:r>
        <w:r>
          <w:rPr>
            <w:noProof/>
            <w:webHidden/>
          </w:rPr>
          <w:fldChar w:fldCharType="separate"/>
        </w:r>
        <w:r w:rsidR="00273E1B">
          <w:rPr>
            <w:noProof/>
            <w:webHidden/>
          </w:rPr>
          <w:t>129</w:t>
        </w:r>
        <w:r>
          <w:rPr>
            <w:noProof/>
            <w:webHidden/>
          </w:rPr>
          <w:fldChar w:fldCharType="end"/>
        </w:r>
      </w:hyperlink>
    </w:p>
    <w:p w14:paraId="3797F9E3" w14:textId="3E6EE8E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Pr="006A421C">
          <w:rPr>
            <w:rStyle w:val="Hyperlink"/>
            <w:noProof/>
          </w:rPr>
          <w:t>Rysunek 22 Edukacyjny łańcuch dostaw</w:t>
        </w:r>
        <w:r>
          <w:rPr>
            <w:noProof/>
            <w:webHidden/>
          </w:rPr>
          <w:tab/>
        </w:r>
        <w:r>
          <w:rPr>
            <w:noProof/>
            <w:webHidden/>
          </w:rPr>
          <w:fldChar w:fldCharType="begin"/>
        </w:r>
        <w:r>
          <w:rPr>
            <w:noProof/>
            <w:webHidden/>
          </w:rPr>
          <w:instrText xml:space="preserve"> PAGEREF _Toc164801311 \h </w:instrText>
        </w:r>
        <w:r>
          <w:rPr>
            <w:noProof/>
            <w:webHidden/>
          </w:rPr>
        </w:r>
        <w:r>
          <w:rPr>
            <w:noProof/>
            <w:webHidden/>
          </w:rPr>
          <w:fldChar w:fldCharType="separate"/>
        </w:r>
        <w:r w:rsidR="00273E1B">
          <w:rPr>
            <w:noProof/>
            <w:webHidden/>
          </w:rPr>
          <w:t>173</w:t>
        </w:r>
        <w:r>
          <w:rPr>
            <w:noProof/>
            <w:webHidden/>
          </w:rPr>
          <w:fldChar w:fldCharType="end"/>
        </w:r>
      </w:hyperlink>
    </w:p>
    <w:p w14:paraId="5C5A5699" w14:textId="0471528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Pr="006A421C">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4801312 \h </w:instrText>
        </w:r>
        <w:r>
          <w:rPr>
            <w:noProof/>
            <w:webHidden/>
          </w:rPr>
        </w:r>
        <w:r>
          <w:rPr>
            <w:noProof/>
            <w:webHidden/>
          </w:rPr>
          <w:fldChar w:fldCharType="separate"/>
        </w:r>
        <w:r w:rsidR="00273E1B">
          <w:rPr>
            <w:noProof/>
            <w:webHidden/>
          </w:rPr>
          <w:t>175</w:t>
        </w:r>
        <w:r>
          <w:rPr>
            <w:noProof/>
            <w:webHidden/>
          </w:rPr>
          <w:fldChar w:fldCharType="end"/>
        </w:r>
      </w:hyperlink>
    </w:p>
    <w:p w14:paraId="10B92352" w14:textId="3637F88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Pr="006A421C">
          <w:rPr>
            <w:rStyle w:val="Hyperlink"/>
            <w:noProof/>
          </w:rPr>
          <w:t>Rysunek 24 Przykładowa mapa interesariuszy uczelni wyższej</w:t>
        </w:r>
        <w:r>
          <w:rPr>
            <w:noProof/>
            <w:webHidden/>
          </w:rPr>
          <w:tab/>
        </w:r>
        <w:r>
          <w:rPr>
            <w:noProof/>
            <w:webHidden/>
          </w:rPr>
          <w:fldChar w:fldCharType="begin"/>
        </w:r>
        <w:r>
          <w:rPr>
            <w:noProof/>
            <w:webHidden/>
          </w:rPr>
          <w:instrText xml:space="preserve"> PAGEREF _Toc164801313 \h </w:instrText>
        </w:r>
        <w:r>
          <w:rPr>
            <w:noProof/>
            <w:webHidden/>
          </w:rPr>
        </w:r>
        <w:r>
          <w:rPr>
            <w:noProof/>
            <w:webHidden/>
          </w:rPr>
          <w:fldChar w:fldCharType="separate"/>
        </w:r>
        <w:r w:rsidR="00273E1B">
          <w:rPr>
            <w:noProof/>
            <w:webHidden/>
          </w:rPr>
          <w:t>180</w:t>
        </w:r>
        <w:r>
          <w:rPr>
            <w:noProof/>
            <w:webHidden/>
          </w:rPr>
          <w:fldChar w:fldCharType="end"/>
        </w:r>
      </w:hyperlink>
    </w:p>
    <w:p w14:paraId="298CBE4F" w14:textId="6649F3D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Pr="006A421C">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801314 \h </w:instrText>
        </w:r>
        <w:r>
          <w:rPr>
            <w:noProof/>
            <w:webHidden/>
          </w:rPr>
        </w:r>
        <w:r>
          <w:rPr>
            <w:noProof/>
            <w:webHidden/>
          </w:rPr>
          <w:fldChar w:fldCharType="separate"/>
        </w:r>
        <w:r w:rsidR="00273E1B">
          <w:rPr>
            <w:noProof/>
            <w:webHidden/>
          </w:rPr>
          <w:t>181</w:t>
        </w:r>
        <w:r>
          <w:rPr>
            <w:noProof/>
            <w:webHidden/>
          </w:rPr>
          <w:fldChar w:fldCharType="end"/>
        </w:r>
      </w:hyperlink>
    </w:p>
    <w:p w14:paraId="176D950C" w14:textId="5FE655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Pr="006A421C">
          <w:rPr>
            <w:rStyle w:val="Hyperlink"/>
            <w:noProof/>
          </w:rPr>
          <w:t>Rysunek 26 Formy struktur kanałów komunikacji</w:t>
        </w:r>
        <w:r>
          <w:rPr>
            <w:noProof/>
            <w:webHidden/>
          </w:rPr>
          <w:tab/>
        </w:r>
        <w:r>
          <w:rPr>
            <w:noProof/>
            <w:webHidden/>
          </w:rPr>
          <w:fldChar w:fldCharType="begin"/>
        </w:r>
        <w:r>
          <w:rPr>
            <w:noProof/>
            <w:webHidden/>
          </w:rPr>
          <w:instrText xml:space="preserve"> PAGEREF _Toc164801315 \h </w:instrText>
        </w:r>
        <w:r>
          <w:rPr>
            <w:noProof/>
            <w:webHidden/>
          </w:rPr>
        </w:r>
        <w:r>
          <w:rPr>
            <w:noProof/>
            <w:webHidden/>
          </w:rPr>
          <w:fldChar w:fldCharType="separate"/>
        </w:r>
        <w:r w:rsidR="00273E1B">
          <w:rPr>
            <w:noProof/>
            <w:webHidden/>
          </w:rPr>
          <w:t>183</w:t>
        </w:r>
        <w:r>
          <w:rPr>
            <w:noProof/>
            <w:webHidden/>
          </w:rPr>
          <w:fldChar w:fldCharType="end"/>
        </w:r>
      </w:hyperlink>
    </w:p>
    <w:p w14:paraId="61FBB79D" w14:textId="1A63DC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Pr="006A421C">
          <w:rPr>
            <w:rStyle w:val="Hyperlink"/>
            <w:noProof/>
          </w:rPr>
          <w:t>Rysunek 27 Trójkąt komunikacji wg Bragantini</w:t>
        </w:r>
        <w:r>
          <w:rPr>
            <w:noProof/>
            <w:webHidden/>
          </w:rPr>
          <w:tab/>
        </w:r>
        <w:r>
          <w:rPr>
            <w:noProof/>
            <w:webHidden/>
          </w:rPr>
          <w:fldChar w:fldCharType="begin"/>
        </w:r>
        <w:r>
          <w:rPr>
            <w:noProof/>
            <w:webHidden/>
          </w:rPr>
          <w:instrText xml:space="preserve"> PAGEREF _Toc164801316 \h </w:instrText>
        </w:r>
        <w:r>
          <w:rPr>
            <w:noProof/>
            <w:webHidden/>
          </w:rPr>
        </w:r>
        <w:r>
          <w:rPr>
            <w:noProof/>
            <w:webHidden/>
          </w:rPr>
          <w:fldChar w:fldCharType="separate"/>
        </w:r>
        <w:r w:rsidR="00273E1B">
          <w:rPr>
            <w:noProof/>
            <w:webHidden/>
          </w:rPr>
          <w:t>184</w:t>
        </w:r>
        <w:r>
          <w:rPr>
            <w:noProof/>
            <w:webHidden/>
          </w:rPr>
          <w:fldChar w:fldCharType="end"/>
        </w:r>
      </w:hyperlink>
    </w:p>
    <w:p w14:paraId="10BFDC1A" w14:textId="2E3CDC7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Pr="006A421C">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801317 \h </w:instrText>
        </w:r>
        <w:r>
          <w:rPr>
            <w:noProof/>
            <w:webHidden/>
          </w:rPr>
        </w:r>
        <w:r>
          <w:rPr>
            <w:noProof/>
            <w:webHidden/>
          </w:rPr>
          <w:fldChar w:fldCharType="separate"/>
        </w:r>
        <w:r w:rsidR="00273E1B">
          <w:rPr>
            <w:noProof/>
            <w:webHidden/>
          </w:rPr>
          <w:t>187</w:t>
        </w:r>
        <w:r>
          <w:rPr>
            <w:noProof/>
            <w:webHidden/>
          </w:rPr>
          <w:fldChar w:fldCharType="end"/>
        </w:r>
      </w:hyperlink>
    </w:p>
    <w:p w14:paraId="2B6B91A9" w14:textId="6B28F9B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Pr="006A421C">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801318 \h </w:instrText>
        </w:r>
        <w:r>
          <w:rPr>
            <w:noProof/>
            <w:webHidden/>
          </w:rPr>
        </w:r>
        <w:r>
          <w:rPr>
            <w:noProof/>
            <w:webHidden/>
          </w:rPr>
          <w:fldChar w:fldCharType="separate"/>
        </w:r>
        <w:r w:rsidR="00273E1B">
          <w:rPr>
            <w:noProof/>
            <w:webHidden/>
          </w:rPr>
          <w:t>198</w:t>
        </w:r>
        <w:r>
          <w:rPr>
            <w:noProof/>
            <w:webHidden/>
          </w:rPr>
          <w:fldChar w:fldCharType="end"/>
        </w:r>
      </w:hyperlink>
    </w:p>
    <w:p w14:paraId="58BFCD6B" w14:textId="20E4DF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Pr="006A421C">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801319 \h </w:instrText>
        </w:r>
        <w:r>
          <w:rPr>
            <w:noProof/>
            <w:webHidden/>
          </w:rPr>
        </w:r>
        <w:r>
          <w:rPr>
            <w:noProof/>
            <w:webHidden/>
          </w:rPr>
          <w:fldChar w:fldCharType="separate"/>
        </w:r>
        <w:r w:rsidR="00273E1B">
          <w:rPr>
            <w:noProof/>
            <w:webHidden/>
          </w:rPr>
          <w:t>213</w:t>
        </w:r>
        <w:r>
          <w:rPr>
            <w:noProof/>
            <w:webHidden/>
          </w:rPr>
          <w:fldChar w:fldCharType="end"/>
        </w:r>
      </w:hyperlink>
    </w:p>
    <w:p w14:paraId="51387795" w14:textId="7D8EA2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Pr="006A421C">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4801320 \h </w:instrText>
        </w:r>
        <w:r>
          <w:rPr>
            <w:noProof/>
            <w:webHidden/>
          </w:rPr>
        </w:r>
        <w:r>
          <w:rPr>
            <w:noProof/>
            <w:webHidden/>
          </w:rPr>
          <w:fldChar w:fldCharType="separate"/>
        </w:r>
        <w:r w:rsidR="00273E1B">
          <w:rPr>
            <w:noProof/>
            <w:webHidden/>
          </w:rPr>
          <w:t>219</w:t>
        </w:r>
        <w:r>
          <w:rPr>
            <w:noProof/>
            <w:webHidden/>
          </w:rPr>
          <w:fldChar w:fldCharType="end"/>
        </w:r>
      </w:hyperlink>
    </w:p>
    <w:p w14:paraId="7E5076AD" w14:textId="5E2E3FD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Pr="006A421C">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801321 \h </w:instrText>
        </w:r>
        <w:r>
          <w:rPr>
            <w:noProof/>
            <w:webHidden/>
          </w:rPr>
        </w:r>
        <w:r>
          <w:rPr>
            <w:noProof/>
            <w:webHidden/>
          </w:rPr>
          <w:fldChar w:fldCharType="separate"/>
        </w:r>
        <w:r w:rsidR="00273E1B">
          <w:rPr>
            <w:noProof/>
            <w:webHidden/>
          </w:rPr>
          <w:t>220</w:t>
        </w:r>
        <w:r>
          <w:rPr>
            <w:noProof/>
            <w:webHidden/>
          </w:rPr>
          <w:fldChar w:fldCharType="end"/>
        </w:r>
      </w:hyperlink>
    </w:p>
    <w:p w14:paraId="6FE5CC19" w14:textId="54758F7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Pr="006A421C">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801322 \h </w:instrText>
        </w:r>
        <w:r>
          <w:rPr>
            <w:noProof/>
            <w:webHidden/>
          </w:rPr>
        </w:r>
        <w:r>
          <w:rPr>
            <w:noProof/>
            <w:webHidden/>
          </w:rPr>
          <w:fldChar w:fldCharType="separate"/>
        </w:r>
        <w:r w:rsidR="00273E1B">
          <w:rPr>
            <w:noProof/>
            <w:webHidden/>
          </w:rPr>
          <w:t>222</w:t>
        </w:r>
        <w:r>
          <w:rPr>
            <w:noProof/>
            <w:webHidden/>
          </w:rPr>
          <w:fldChar w:fldCharType="end"/>
        </w:r>
      </w:hyperlink>
    </w:p>
    <w:p w14:paraId="5DD3C1A8" w14:textId="3891C1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Pr="006A421C">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801323 \h </w:instrText>
        </w:r>
        <w:r>
          <w:rPr>
            <w:noProof/>
            <w:webHidden/>
          </w:rPr>
        </w:r>
        <w:r>
          <w:rPr>
            <w:noProof/>
            <w:webHidden/>
          </w:rPr>
          <w:fldChar w:fldCharType="separate"/>
        </w:r>
        <w:r w:rsidR="00273E1B">
          <w:rPr>
            <w:noProof/>
            <w:webHidden/>
          </w:rPr>
          <w:t>223</w:t>
        </w:r>
        <w:r>
          <w:rPr>
            <w:noProof/>
            <w:webHidden/>
          </w:rPr>
          <w:fldChar w:fldCharType="end"/>
        </w:r>
      </w:hyperlink>
    </w:p>
    <w:p w14:paraId="1FB93D7F" w14:textId="4CCDEFC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Pr="006A421C">
          <w:rPr>
            <w:rStyle w:val="Hyperlink"/>
            <w:bCs/>
            <w:noProof/>
          </w:rPr>
          <w:t>Rysunek 35 Udział wybranych grup interesariuszy w badaniu kwestionariuszowym wśród grupy</w:t>
        </w:r>
        <w:r w:rsidRPr="006A421C">
          <w:rPr>
            <w:rStyle w:val="Hyperlink"/>
            <w:noProof/>
          </w:rPr>
          <w:t xml:space="preserve"> badanych absolwentów</w:t>
        </w:r>
        <w:r>
          <w:rPr>
            <w:noProof/>
            <w:webHidden/>
          </w:rPr>
          <w:tab/>
        </w:r>
        <w:r>
          <w:rPr>
            <w:noProof/>
            <w:webHidden/>
          </w:rPr>
          <w:fldChar w:fldCharType="begin"/>
        </w:r>
        <w:r>
          <w:rPr>
            <w:noProof/>
            <w:webHidden/>
          </w:rPr>
          <w:instrText xml:space="preserve"> PAGEREF _Toc164801324 \h </w:instrText>
        </w:r>
        <w:r>
          <w:rPr>
            <w:noProof/>
            <w:webHidden/>
          </w:rPr>
        </w:r>
        <w:r>
          <w:rPr>
            <w:noProof/>
            <w:webHidden/>
          </w:rPr>
          <w:fldChar w:fldCharType="separate"/>
        </w:r>
        <w:r w:rsidR="00273E1B">
          <w:rPr>
            <w:noProof/>
            <w:webHidden/>
          </w:rPr>
          <w:t>224</w:t>
        </w:r>
        <w:r>
          <w:rPr>
            <w:noProof/>
            <w:webHidden/>
          </w:rPr>
          <w:fldChar w:fldCharType="end"/>
        </w:r>
      </w:hyperlink>
    </w:p>
    <w:p w14:paraId="20790775" w14:textId="281EBA1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Pr="006A421C">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801325 \h </w:instrText>
        </w:r>
        <w:r>
          <w:rPr>
            <w:noProof/>
            <w:webHidden/>
          </w:rPr>
        </w:r>
        <w:r>
          <w:rPr>
            <w:noProof/>
            <w:webHidden/>
          </w:rPr>
          <w:fldChar w:fldCharType="separate"/>
        </w:r>
        <w:r w:rsidR="00273E1B">
          <w:rPr>
            <w:noProof/>
            <w:webHidden/>
          </w:rPr>
          <w:t>225</w:t>
        </w:r>
        <w:r>
          <w:rPr>
            <w:noProof/>
            <w:webHidden/>
          </w:rPr>
          <w:fldChar w:fldCharType="end"/>
        </w:r>
      </w:hyperlink>
    </w:p>
    <w:p w14:paraId="5E1FD092" w14:textId="306C09E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Pr="006A421C">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801326 \h </w:instrText>
        </w:r>
        <w:r>
          <w:rPr>
            <w:noProof/>
            <w:webHidden/>
          </w:rPr>
        </w:r>
        <w:r>
          <w:rPr>
            <w:noProof/>
            <w:webHidden/>
          </w:rPr>
          <w:fldChar w:fldCharType="separate"/>
        </w:r>
        <w:r w:rsidR="00273E1B">
          <w:rPr>
            <w:noProof/>
            <w:webHidden/>
          </w:rPr>
          <w:t>225</w:t>
        </w:r>
        <w:r>
          <w:rPr>
            <w:noProof/>
            <w:webHidden/>
          </w:rPr>
          <w:fldChar w:fldCharType="end"/>
        </w:r>
      </w:hyperlink>
    </w:p>
    <w:p w14:paraId="05914C4E" w14:textId="0B864B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Pr="006A421C">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801327 \h </w:instrText>
        </w:r>
        <w:r>
          <w:rPr>
            <w:noProof/>
            <w:webHidden/>
          </w:rPr>
        </w:r>
        <w:r>
          <w:rPr>
            <w:noProof/>
            <w:webHidden/>
          </w:rPr>
          <w:fldChar w:fldCharType="separate"/>
        </w:r>
        <w:r w:rsidR="00273E1B">
          <w:rPr>
            <w:noProof/>
            <w:webHidden/>
          </w:rPr>
          <w:t>226</w:t>
        </w:r>
        <w:r>
          <w:rPr>
            <w:noProof/>
            <w:webHidden/>
          </w:rPr>
          <w:fldChar w:fldCharType="end"/>
        </w:r>
      </w:hyperlink>
    </w:p>
    <w:p w14:paraId="322908F4" w14:textId="3E45777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Pr="006A421C">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801328 \h </w:instrText>
        </w:r>
        <w:r>
          <w:rPr>
            <w:noProof/>
            <w:webHidden/>
          </w:rPr>
        </w:r>
        <w:r>
          <w:rPr>
            <w:noProof/>
            <w:webHidden/>
          </w:rPr>
          <w:fldChar w:fldCharType="separate"/>
        </w:r>
        <w:r w:rsidR="00273E1B">
          <w:rPr>
            <w:noProof/>
            <w:webHidden/>
          </w:rPr>
          <w:t>227</w:t>
        </w:r>
        <w:r>
          <w:rPr>
            <w:noProof/>
            <w:webHidden/>
          </w:rPr>
          <w:fldChar w:fldCharType="end"/>
        </w:r>
      </w:hyperlink>
    </w:p>
    <w:p w14:paraId="6B495074" w14:textId="77E279B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Pr="006A421C">
          <w:rPr>
            <w:rStyle w:val="Hyperlink"/>
            <w:noProof/>
          </w:rPr>
          <w:t>Rysunek 40 Podsumowanie odpowiedzi respondentów z grupy studentów na pytanie: „Moja satysfakcja z usług edukacyjnych ocenianej uczelni jest wysoka”; N=14 ; X</w:t>
        </w:r>
        <w:r w:rsidRPr="006A421C">
          <w:rPr>
            <w:rStyle w:val="Hyperlink"/>
            <w:rFonts w:cs="Arial"/>
            <w:noProof/>
          </w:rPr>
          <w:t>̅</w:t>
        </w:r>
        <w:r w:rsidRPr="006A421C">
          <w:rPr>
            <w:rStyle w:val="Hyperlink"/>
            <w:noProof/>
          </w:rPr>
          <w:t xml:space="preserve"> = 5,071, SD</w:t>
        </w:r>
        <w:r w:rsidRPr="006A421C">
          <w:rPr>
            <w:rStyle w:val="Hyperlink"/>
            <w:noProof/>
            <w:vertAlign w:val="superscript"/>
          </w:rPr>
          <w:t>2</w:t>
        </w:r>
        <w:r w:rsidRPr="006A421C">
          <w:rPr>
            <w:rStyle w:val="Hyperlink"/>
            <w:noProof/>
          </w:rPr>
          <w:t xml:space="preserve"> = 2,225; SD = 1,492</w:t>
        </w:r>
        <w:r>
          <w:rPr>
            <w:noProof/>
            <w:webHidden/>
          </w:rPr>
          <w:tab/>
        </w:r>
        <w:r>
          <w:rPr>
            <w:noProof/>
            <w:webHidden/>
          </w:rPr>
          <w:fldChar w:fldCharType="begin"/>
        </w:r>
        <w:r>
          <w:rPr>
            <w:noProof/>
            <w:webHidden/>
          </w:rPr>
          <w:instrText xml:space="preserve"> PAGEREF _Toc164801329 \h </w:instrText>
        </w:r>
        <w:r>
          <w:rPr>
            <w:noProof/>
            <w:webHidden/>
          </w:rPr>
        </w:r>
        <w:r>
          <w:rPr>
            <w:noProof/>
            <w:webHidden/>
          </w:rPr>
          <w:fldChar w:fldCharType="separate"/>
        </w:r>
        <w:r w:rsidR="00273E1B">
          <w:rPr>
            <w:noProof/>
            <w:webHidden/>
          </w:rPr>
          <w:t>229</w:t>
        </w:r>
        <w:r>
          <w:rPr>
            <w:noProof/>
            <w:webHidden/>
          </w:rPr>
          <w:fldChar w:fldCharType="end"/>
        </w:r>
      </w:hyperlink>
    </w:p>
    <w:p w14:paraId="76A06DD8" w14:textId="31F68F7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Pr="006A421C">
          <w:rPr>
            <w:rStyle w:val="Hyperlink"/>
            <w:noProof/>
          </w:rPr>
          <w:t>Rysunek 41 Podsumowanie odpowiedzi respondentów z grupy absolwentów na pytanie: „Moja satysfakcja z (efektów) usług edukacyjnych ocenianej uczelni jest wysoka”; N= 120 ; X</w:t>
        </w:r>
        <w:r w:rsidRPr="006A421C">
          <w:rPr>
            <w:rStyle w:val="Hyperlink"/>
            <w:rFonts w:cs="Arial"/>
            <w:noProof/>
          </w:rPr>
          <w:t>̅</w:t>
        </w:r>
        <w:r w:rsidRPr="006A421C">
          <w:rPr>
            <w:rStyle w:val="Hyperlink"/>
            <w:noProof/>
          </w:rPr>
          <w:t xml:space="preserve"> = 5,193; SD</w:t>
        </w:r>
        <w:r w:rsidRPr="006A421C">
          <w:rPr>
            <w:rStyle w:val="Hyperlink"/>
            <w:noProof/>
            <w:vertAlign w:val="superscript"/>
          </w:rPr>
          <w:t>2</w:t>
        </w:r>
        <w:r w:rsidRPr="006A421C">
          <w:rPr>
            <w:rStyle w:val="Hyperlink"/>
            <w:noProof/>
          </w:rPr>
          <w:t xml:space="preserve"> = 1,971; SD = 1,404</w:t>
        </w:r>
        <w:r>
          <w:rPr>
            <w:noProof/>
            <w:webHidden/>
          </w:rPr>
          <w:tab/>
        </w:r>
        <w:r>
          <w:rPr>
            <w:noProof/>
            <w:webHidden/>
          </w:rPr>
          <w:fldChar w:fldCharType="begin"/>
        </w:r>
        <w:r>
          <w:rPr>
            <w:noProof/>
            <w:webHidden/>
          </w:rPr>
          <w:instrText xml:space="preserve"> PAGEREF _Toc164801330 \h </w:instrText>
        </w:r>
        <w:r>
          <w:rPr>
            <w:noProof/>
            <w:webHidden/>
          </w:rPr>
        </w:r>
        <w:r>
          <w:rPr>
            <w:noProof/>
            <w:webHidden/>
          </w:rPr>
          <w:fldChar w:fldCharType="separate"/>
        </w:r>
        <w:r w:rsidR="00273E1B">
          <w:rPr>
            <w:noProof/>
            <w:webHidden/>
          </w:rPr>
          <w:t>230</w:t>
        </w:r>
        <w:r>
          <w:rPr>
            <w:noProof/>
            <w:webHidden/>
          </w:rPr>
          <w:fldChar w:fldCharType="end"/>
        </w:r>
      </w:hyperlink>
    </w:p>
    <w:p w14:paraId="03A2F37B" w14:textId="12453C9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Pr="006A421C">
          <w:rPr>
            <w:rStyle w:val="Hyperlink"/>
            <w:noProof/>
          </w:rPr>
          <w:t>Rysunek 42 Podsumowanie odpowiedzi respondentów z grupy rodziców lub opiekunów na pytanie: „Moja satysfakcja z (efektów) usług edukacyjnych ocenianej uczelni jest wysoka”; N = 23; X</w:t>
        </w:r>
        <w:r w:rsidRPr="006A421C">
          <w:rPr>
            <w:rStyle w:val="Hyperlink"/>
            <w:rFonts w:cs="Arial"/>
            <w:noProof/>
          </w:rPr>
          <w:t>̅</w:t>
        </w:r>
        <w:r w:rsidRPr="006A421C">
          <w:rPr>
            <w:rStyle w:val="Hyperlink"/>
            <w:noProof/>
          </w:rPr>
          <w:t xml:space="preserve"> = 5,696; SD</w:t>
        </w:r>
        <w:r w:rsidRPr="006A421C">
          <w:rPr>
            <w:rStyle w:val="Hyperlink"/>
            <w:noProof/>
            <w:vertAlign w:val="superscript"/>
          </w:rPr>
          <w:t>2</w:t>
        </w:r>
        <w:r w:rsidRPr="006A421C">
          <w:rPr>
            <w:rStyle w:val="Hyperlink"/>
            <w:noProof/>
          </w:rPr>
          <w:t xml:space="preserve"> = 1,858; SD = 1,363</w:t>
        </w:r>
        <w:r>
          <w:rPr>
            <w:noProof/>
            <w:webHidden/>
          </w:rPr>
          <w:tab/>
        </w:r>
        <w:r>
          <w:rPr>
            <w:noProof/>
            <w:webHidden/>
          </w:rPr>
          <w:fldChar w:fldCharType="begin"/>
        </w:r>
        <w:r>
          <w:rPr>
            <w:noProof/>
            <w:webHidden/>
          </w:rPr>
          <w:instrText xml:space="preserve"> PAGEREF _Toc164801331 \h </w:instrText>
        </w:r>
        <w:r>
          <w:rPr>
            <w:noProof/>
            <w:webHidden/>
          </w:rPr>
        </w:r>
        <w:r>
          <w:rPr>
            <w:noProof/>
            <w:webHidden/>
          </w:rPr>
          <w:fldChar w:fldCharType="separate"/>
        </w:r>
        <w:r w:rsidR="00273E1B">
          <w:rPr>
            <w:noProof/>
            <w:webHidden/>
          </w:rPr>
          <w:t>231</w:t>
        </w:r>
        <w:r>
          <w:rPr>
            <w:noProof/>
            <w:webHidden/>
          </w:rPr>
          <w:fldChar w:fldCharType="end"/>
        </w:r>
      </w:hyperlink>
    </w:p>
    <w:p w14:paraId="1D635A7A" w14:textId="62959E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Pr="006A421C">
          <w:rPr>
            <w:rStyle w:val="Hyperlink"/>
            <w:noProof/>
          </w:rPr>
          <w:t>Rysunek 43 Podsumowanie odpowiedzi respondentów z grupy pracowników administracyjnych na pytanie: Moja satysfakcja z pracy na ocenianej uczelni jest wysoka; N = 4; X</w:t>
        </w:r>
        <w:r w:rsidRPr="006A421C">
          <w:rPr>
            <w:rStyle w:val="Hyperlink"/>
            <w:rFonts w:cs="Arial"/>
            <w:noProof/>
          </w:rPr>
          <w:t>̅</w:t>
        </w:r>
        <w:r w:rsidRPr="006A421C">
          <w:rPr>
            <w:rStyle w:val="Hyperlink"/>
            <w:noProof/>
          </w:rPr>
          <w:t xml:space="preserve"> = 6,750; SD</w:t>
        </w:r>
        <w:r w:rsidRPr="006A421C">
          <w:rPr>
            <w:rStyle w:val="Hyperlink"/>
            <w:noProof/>
            <w:vertAlign w:val="superscript"/>
          </w:rPr>
          <w:t>2</w:t>
        </w:r>
        <w:r w:rsidRPr="006A421C">
          <w:rPr>
            <w:rStyle w:val="Hyperlink"/>
            <w:noProof/>
          </w:rPr>
          <w:t xml:space="preserve"> = 0,250; SD = 0,500</w:t>
        </w:r>
        <w:r>
          <w:rPr>
            <w:noProof/>
            <w:webHidden/>
          </w:rPr>
          <w:tab/>
        </w:r>
        <w:r>
          <w:rPr>
            <w:noProof/>
            <w:webHidden/>
          </w:rPr>
          <w:fldChar w:fldCharType="begin"/>
        </w:r>
        <w:r>
          <w:rPr>
            <w:noProof/>
            <w:webHidden/>
          </w:rPr>
          <w:instrText xml:space="preserve"> PAGEREF _Toc164801332 \h </w:instrText>
        </w:r>
        <w:r>
          <w:rPr>
            <w:noProof/>
            <w:webHidden/>
          </w:rPr>
        </w:r>
        <w:r>
          <w:rPr>
            <w:noProof/>
            <w:webHidden/>
          </w:rPr>
          <w:fldChar w:fldCharType="separate"/>
        </w:r>
        <w:r w:rsidR="00273E1B">
          <w:rPr>
            <w:noProof/>
            <w:webHidden/>
          </w:rPr>
          <w:t>232</w:t>
        </w:r>
        <w:r>
          <w:rPr>
            <w:noProof/>
            <w:webHidden/>
          </w:rPr>
          <w:fldChar w:fldCharType="end"/>
        </w:r>
      </w:hyperlink>
    </w:p>
    <w:p w14:paraId="0792B4EB" w14:textId="6B4933F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Pr="006A421C">
          <w:rPr>
            <w:rStyle w:val="Hyperlink"/>
            <w:noProof/>
          </w:rPr>
          <w:t>Rysunek 44 Podsumowanie odpowiedzi respondentów z grupy pracowników naukowych lub dydaktycznych na pytanie: „Moja satysfakcja z pracy na ocenianej uczelni jest wysoka”; N = 16; X</w:t>
        </w:r>
        <w:r w:rsidRPr="006A421C">
          <w:rPr>
            <w:rStyle w:val="Hyperlink"/>
            <w:rFonts w:cs="Arial"/>
            <w:noProof/>
          </w:rPr>
          <w:t>̅</w:t>
        </w:r>
        <w:r w:rsidRPr="006A421C">
          <w:rPr>
            <w:rStyle w:val="Hyperlink"/>
            <w:noProof/>
          </w:rPr>
          <w:t xml:space="preserve"> = 6,000; SD</w:t>
        </w:r>
        <w:r w:rsidRPr="006A421C">
          <w:rPr>
            <w:rStyle w:val="Hyperlink"/>
            <w:noProof/>
            <w:vertAlign w:val="superscript"/>
          </w:rPr>
          <w:t>2</w:t>
        </w:r>
        <w:r w:rsidRPr="006A421C">
          <w:rPr>
            <w:rStyle w:val="Hyperlink"/>
            <w:noProof/>
          </w:rPr>
          <w:t xml:space="preserve"> = 2,267; SD = 1,506</w:t>
        </w:r>
        <w:r>
          <w:rPr>
            <w:noProof/>
            <w:webHidden/>
          </w:rPr>
          <w:tab/>
        </w:r>
        <w:r>
          <w:rPr>
            <w:noProof/>
            <w:webHidden/>
          </w:rPr>
          <w:fldChar w:fldCharType="begin"/>
        </w:r>
        <w:r>
          <w:rPr>
            <w:noProof/>
            <w:webHidden/>
          </w:rPr>
          <w:instrText xml:space="preserve"> PAGEREF _Toc164801333 \h </w:instrText>
        </w:r>
        <w:r>
          <w:rPr>
            <w:noProof/>
            <w:webHidden/>
          </w:rPr>
        </w:r>
        <w:r>
          <w:rPr>
            <w:noProof/>
            <w:webHidden/>
          </w:rPr>
          <w:fldChar w:fldCharType="separate"/>
        </w:r>
        <w:r w:rsidR="00273E1B">
          <w:rPr>
            <w:noProof/>
            <w:webHidden/>
          </w:rPr>
          <w:t>233</w:t>
        </w:r>
        <w:r>
          <w:rPr>
            <w:noProof/>
            <w:webHidden/>
          </w:rPr>
          <w:fldChar w:fldCharType="end"/>
        </w:r>
      </w:hyperlink>
    </w:p>
    <w:p w14:paraId="2233507F" w14:textId="577BF2A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Pr="006A421C">
          <w:rPr>
            <w:rStyle w:val="Hyperlink"/>
            <w:noProof/>
          </w:rPr>
          <w:t>Rysunek 45 Podsumowanie odpowiedzi respondentów z grupy władz uczelni na pytanie: „Ogólny poziom mojej satysfakcji z jakości usług edukacyjnych ocenianej uczelni jest wysoki”; N = 5; X</w:t>
        </w:r>
        <w:r w:rsidRPr="006A421C">
          <w:rPr>
            <w:rStyle w:val="Hyperlink"/>
            <w:rFonts w:cs="Arial"/>
            <w:noProof/>
          </w:rPr>
          <w:t>̅</w:t>
        </w:r>
        <w:r w:rsidRPr="006A421C">
          <w:rPr>
            <w:rStyle w:val="Hyperlink"/>
            <w:noProof/>
          </w:rPr>
          <w:t xml:space="preserve"> = 5,800; SD</w:t>
        </w:r>
        <w:r w:rsidRPr="006A421C">
          <w:rPr>
            <w:rStyle w:val="Hyperlink"/>
            <w:noProof/>
            <w:vertAlign w:val="superscript"/>
          </w:rPr>
          <w:t>2</w:t>
        </w:r>
        <w:r w:rsidRPr="006A421C">
          <w:rPr>
            <w:rStyle w:val="Hyperlink"/>
            <w:noProof/>
          </w:rPr>
          <w:t xml:space="preserve"> = 0,700; SD = 0,837</w:t>
        </w:r>
        <w:r>
          <w:rPr>
            <w:noProof/>
            <w:webHidden/>
          </w:rPr>
          <w:tab/>
        </w:r>
        <w:r>
          <w:rPr>
            <w:noProof/>
            <w:webHidden/>
          </w:rPr>
          <w:fldChar w:fldCharType="begin"/>
        </w:r>
        <w:r>
          <w:rPr>
            <w:noProof/>
            <w:webHidden/>
          </w:rPr>
          <w:instrText xml:space="preserve"> PAGEREF _Toc164801334 \h </w:instrText>
        </w:r>
        <w:r>
          <w:rPr>
            <w:noProof/>
            <w:webHidden/>
          </w:rPr>
        </w:r>
        <w:r>
          <w:rPr>
            <w:noProof/>
            <w:webHidden/>
          </w:rPr>
          <w:fldChar w:fldCharType="separate"/>
        </w:r>
        <w:r w:rsidR="00273E1B">
          <w:rPr>
            <w:noProof/>
            <w:webHidden/>
          </w:rPr>
          <w:t>234</w:t>
        </w:r>
        <w:r>
          <w:rPr>
            <w:noProof/>
            <w:webHidden/>
          </w:rPr>
          <w:fldChar w:fldCharType="end"/>
        </w:r>
      </w:hyperlink>
    </w:p>
    <w:p w14:paraId="25A3E9A9" w14:textId="458279A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Pr="006A421C">
          <w:rPr>
            <w:rStyle w:val="Hyperlink"/>
            <w:noProof/>
          </w:rPr>
          <w:t>Rysunek 46 Podsumowanie odpowiedzi respondentów z grupy przedsiębiorców na pytanie: „Moja satysfakcja z (efektów) usług edukacyjnych na ocenianej uczelni jest wysoka”; N = 20; X</w:t>
        </w:r>
        <w:r w:rsidRPr="006A421C">
          <w:rPr>
            <w:rStyle w:val="Hyperlink"/>
            <w:rFonts w:cs="Arial"/>
            <w:noProof/>
          </w:rPr>
          <w:t>̅</w:t>
        </w:r>
        <w:r w:rsidRPr="006A421C">
          <w:rPr>
            <w:rStyle w:val="Hyperlink"/>
            <w:noProof/>
          </w:rPr>
          <w:t xml:space="preserve"> = 4,800; SD</w:t>
        </w:r>
        <w:r w:rsidRPr="006A421C">
          <w:rPr>
            <w:rStyle w:val="Hyperlink"/>
            <w:noProof/>
            <w:vertAlign w:val="superscript"/>
          </w:rPr>
          <w:t>2</w:t>
        </w:r>
        <w:r w:rsidRPr="006A421C">
          <w:rPr>
            <w:rStyle w:val="Hyperlink"/>
            <w:noProof/>
          </w:rPr>
          <w:t xml:space="preserve"> = 3,747; SD = 1,936</w:t>
        </w:r>
        <w:r>
          <w:rPr>
            <w:noProof/>
            <w:webHidden/>
          </w:rPr>
          <w:tab/>
        </w:r>
        <w:r>
          <w:rPr>
            <w:noProof/>
            <w:webHidden/>
          </w:rPr>
          <w:fldChar w:fldCharType="begin"/>
        </w:r>
        <w:r>
          <w:rPr>
            <w:noProof/>
            <w:webHidden/>
          </w:rPr>
          <w:instrText xml:space="preserve"> PAGEREF _Toc164801335 \h </w:instrText>
        </w:r>
        <w:r>
          <w:rPr>
            <w:noProof/>
            <w:webHidden/>
          </w:rPr>
        </w:r>
        <w:r>
          <w:rPr>
            <w:noProof/>
            <w:webHidden/>
          </w:rPr>
          <w:fldChar w:fldCharType="separate"/>
        </w:r>
        <w:r w:rsidR="00273E1B">
          <w:rPr>
            <w:noProof/>
            <w:webHidden/>
          </w:rPr>
          <w:t>235</w:t>
        </w:r>
        <w:r>
          <w:rPr>
            <w:noProof/>
            <w:webHidden/>
          </w:rPr>
          <w:fldChar w:fldCharType="end"/>
        </w:r>
      </w:hyperlink>
    </w:p>
    <w:p w14:paraId="1C47C3DA" w14:textId="6F99823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Pr="006A421C">
          <w:rPr>
            <w:rStyle w:val="Hyperlink"/>
            <w:noProof/>
          </w:rPr>
          <w:t>Rysunek 47 Podsumowanie odpowiedzi respondentów z grupy władz samorządowych na pytanie: „Ogólny poziom mojej satysfakcji z jakości usług edukacyjnych ocenianej uczelni jest wysoki”; N = 2; X</w:t>
        </w:r>
        <w:r w:rsidRPr="006A421C">
          <w:rPr>
            <w:rStyle w:val="Hyperlink"/>
            <w:rFonts w:cs="Arial"/>
            <w:noProof/>
          </w:rPr>
          <w:t>̅</w:t>
        </w:r>
        <w:r w:rsidRPr="006A421C">
          <w:rPr>
            <w:rStyle w:val="Hyperlink"/>
            <w:noProof/>
          </w:rPr>
          <w:t xml:space="preserve"> = 6,500; SD</w:t>
        </w:r>
        <w:r w:rsidRPr="006A421C">
          <w:rPr>
            <w:rStyle w:val="Hyperlink"/>
            <w:noProof/>
            <w:vertAlign w:val="superscript"/>
          </w:rPr>
          <w:t>2</w:t>
        </w:r>
        <w:r w:rsidRPr="006A421C">
          <w:rPr>
            <w:rStyle w:val="Hyperlink"/>
            <w:noProof/>
          </w:rPr>
          <w:t xml:space="preserve"> = 0,500; SD = 0,707</w:t>
        </w:r>
        <w:r>
          <w:rPr>
            <w:noProof/>
            <w:webHidden/>
          </w:rPr>
          <w:tab/>
        </w:r>
        <w:r>
          <w:rPr>
            <w:noProof/>
            <w:webHidden/>
          </w:rPr>
          <w:fldChar w:fldCharType="begin"/>
        </w:r>
        <w:r>
          <w:rPr>
            <w:noProof/>
            <w:webHidden/>
          </w:rPr>
          <w:instrText xml:space="preserve"> PAGEREF _Toc164801336 \h </w:instrText>
        </w:r>
        <w:r>
          <w:rPr>
            <w:noProof/>
            <w:webHidden/>
          </w:rPr>
        </w:r>
        <w:r>
          <w:rPr>
            <w:noProof/>
            <w:webHidden/>
          </w:rPr>
          <w:fldChar w:fldCharType="separate"/>
        </w:r>
        <w:r w:rsidR="00273E1B">
          <w:rPr>
            <w:noProof/>
            <w:webHidden/>
          </w:rPr>
          <w:t>236</w:t>
        </w:r>
        <w:r>
          <w:rPr>
            <w:noProof/>
            <w:webHidden/>
          </w:rPr>
          <w:fldChar w:fldCharType="end"/>
        </w:r>
      </w:hyperlink>
    </w:p>
    <w:p w14:paraId="0831324E" w14:textId="72091A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Pr="006A421C">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801337 \h </w:instrText>
        </w:r>
        <w:r>
          <w:rPr>
            <w:noProof/>
            <w:webHidden/>
          </w:rPr>
        </w:r>
        <w:r>
          <w:rPr>
            <w:noProof/>
            <w:webHidden/>
          </w:rPr>
          <w:fldChar w:fldCharType="separate"/>
        </w:r>
        <w:r w:rsidR="00273E1B">
          <w:rPr>
            <w:noProof/>
            <w:webHidden/>
          </w:rPr>
          <w:t>265</w:t>
        </w:r>
        <w:r>
          <w:rPr>
            <w:noProof/>
            <w:webHidden/>
          </w:rPr>
          <w:fldChar w:fldCharType="end"/>
        </w:r>
      </w:hyperlink>
    </w:p>
    <w:p w14:paraId="62637EF9" w14:textId="40BD0A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Pr="006A421C">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801338 \h </w:instrText>
        </w:r>
        <w:r>
          <w:rPr>
            <w:noProof/>
            <w:webHidden/>
          </w:rPr>
        </w:r>
        <w:r>
          <w:rPr>
            <w:noProof/>
            <w:webHidden/>
          </w:rPr>
          <w:fldChar w:fldCharType="separate"/>
        </w:r>
        <w:r w:rsidR="00273E1B">
          <w:rPr>
            <w:noProof/>
            <w:webHidden/>
          </w:rPr>
          <w:t>266</w:t>
        </w:r>
        <w:r>
          <w:rPr>
            <w:noProof/>
            <w:webHidden/>
          </w:rPr>
          <w:fldChar w:fldCharType="end"/>
        </w:r>
      </w:hyperlink>
    </w:p>
    <w:p w14:paraId="1E0B0FD8" w14:textId="747B8E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Pr="006A421C">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801339 \h </w:instrText>
        </w:r>
        <w:r>
          <w:rPr>
            <w:noProof/>
            <w:webHidden/>
          </w:rPr>
        </w:r>
        <w:r>
          <w:rPr>
            <w:noProof/>
            <w:webHidden/>
          </w:rPr>
          <w:fldChar w:fldCharType="separate"/>
        </w:r>
        <w:r w:rsidR="00273E1B">
          <w:rPr>
            <w:noProof/>
            <w:webHidden/>
          </w:rPr>
          <w:t>269</w:t>
        </w:r>
        <w:r>
          <w:rPr>
            <w:noProof/>
            <w:webHidden/>
          </w:rPr>
          <w:fldChar w:fldCharType="end"/>
        </w:r>
      </w:hyperlink>
    </w:p>
    <w:p w14:paraId="296B8ED6" w14:textId="71D5671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Pr="006A421C">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801340 \h </w:instrText>
        </w:r>
        <w:r>
          <w:rPr>
            <w:noProof/>
            <w:webHidden/>
          </w:rPr>
        </w:r>
        <w:r>
          <w:rPr>
            <w:noProof/>
            <w:webHidden/>
          </w:rPr>
          <w:fldChar w:fldCharType="separate"/>
        </w:r>
        <w:r w:rsidR="00273E1B">
          <w:rPr>
            <w:noProof/>
            <w:webHidden/>
          </w:rPr>
          <w:t>274</w:t>
        </w:r>
        <w:r>
          <w:rPr>
            <w:noProof/>
            <w:webHidden/>
          </w:rPr>
          <w:fldChar w:fldCharType="end"/>
        </w:r>
      </w:hyperlink>
    </w:p>
    <w:p w14:paraId="1E537884" w14:textId="2644B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Pr="006A421C">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801341 \h </w:instrText>
        </w:r>
        <w:r>
          <w:rPr>
            <w:noProof/>
            <w:webHidden/>
          </w:rPr>
        </w:r>
        <w:r>
          <w:rPr>
            <w:noProof/>
            <w:webHidden/>
          </w:rPr>
          <w:fldChar w:fldCharType="separate"/>
        </w:r>
        <w:r w:rsidR="00273E1B">
          <w:rPr>
            <w:noProof/>
            <w:webHidden/>
          </w:rPr>
          <w:t>280</w:t>
        </w:r>
        <w:r>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379" w:name="_Toc164801040"/>
      <w:bookmarkStart w:id="380" w:name="_Toc164801278"/>
      <w:r w:rsidRPr="00EA682C">
        <w:lastRenderedPageBreak/>
        <w:t xml:space="preserve">Wykaz </w:t>
      </w:r>
      <w:r w:rsidR="00EA682C" w:rsidRPr="00EA682C">
        <w:t>t</w:t>
      </w:r>
      <w:r w:rsidRPr="00EA682C">
        <w:t>abel</w:t>
      </w:r>
      <w:bookmarkEnd w:id="379"/>
      <w:bookmarkEnd w:id="380"/>
    </w:p>
    <w:p w14:paraId="32123387" w14:textId="500132A4"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yperlink"/>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7F4F997B" w14:textId="055C25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Pr="00D862AA">
          <w:rPr>
            <w:rStyle w:val="Hyperlink"/>
            <w:noProof/>
          </w:rPr>
          <w:t xml:space="preserve">Tabela 2 Cechy wyróżniające tworzenie wiedzy typu </w:t>
        </w:r>
        <w:r w:rsidRPr="00D862AA">
          <w:rPr>
            <w:rStyle w:val="Hyperlink"/>
            <w:i/>
            <w:iCs/>
            <w:noProof/>
          </w:rPr>
          <w:t>mode 2</w:t>
        </w:r>
        <w:r>
          <w:rPr>
            <w:noProof/>
            <w:webHidden/>
          </w:rPr>
          <w:tab/>
        </w:r>
        <w:r>
          <w:rPr>
            <w:noProof/>
            <w:webHidden/>
          </w:rPr>
          <w:fldChar w:fldCharType="begin"/>
        </w:r>
        <w:r>
          <w:rPr>
            <w:noProof/>
            <w:webHidden/>
          </w:rPr>
          <w:instrText xml:space="preserve"> PAGEREF _Toc164801343 \h </w:instrText>
        </w:r>
        <w:r>
          <w:rPr>
            <w:noProof/>
            <w:webHidden/>
          </w:rPr>
        </w:r>
        <w:r>
          <w:rPr>
            <w:noProof/>
            <w:webHidden/>
          </w:rPr>
          <w:fldChar w:fldCharType="separate"/>
        </w:r>
        <w:r w:rsidR="00273E1B">
          <w:rPr>
            <w:noProof/>
            <w:webHidden/>
          </w:rPr>
          <w:t>14</w:t>
        </w:r>
        <w:r>
          <w:rPr>
            <w:noProof/>
            <w:webHidden/>
          </w:rPr>
          <w:fldChar w:fldCharType="end"/>
        </w:r>
      </w:hyperlink>
    </w:p>
    <w:p w14:paraId="2BC002EA" w14:textId="45023F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Pr="00D862AA">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4801344 \h </w:instrText>
        </w:r>
        <w:r>
          <w:rPr>
            <w:noProof/>
            <w:webHidden/>
          </w:rPr>
        </w:r>
        <w:r>
          <w:rPr>
            <w:noProof/>
            <w:webHidden/>
          </w:rPr>
          <w:fldChar w:fldCharType="separate"/>
        </w:r>
        <w:r w:rsidR="00273E1B">
          <w:rPr>
            <w:noProof/>
            <w:webHidden/>
          </w:rPr>
          <w:t>17</w:t>
        </w:r>
        <w:r>
          <w:rPr>
            <w:noProof/>
            <w:webHidden/>
          </w:rPr>
          <w:fldChar w:fldCharType="end"/>
        </w:r>
      </w:hyperlink>
    </w:p>
    <w:p w14:paraId="003C8EF9" w14:textId="7EB2919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Pr="00D862AA">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801345 \h </w:instrText>
        </w:r>
        <w:r>
          <w:rPr>
            <w:noProof/>
            <w:webHidden/>
          </w:rPr>
        </w:r>
        <w:r>
          <w:rPr>
            <w:noProof/>
            <w:webHidden/>
          </w:rPr>
          <w:fldChar w:fldCharType="separate"/>
        </w:r>
        <w:r w:rsidR="00273E1B">
          <w:rPr>
            <w:noProof/>
            <w:webHidden/>
          </w:rPr>
          <w:t>19</w:t>
        </w:r>
        <w:r>
          <w:rPr>
            <w:noProof/>
            <w:webHidden/>
          </w:rPr>
          <w:fldChar w:fldCharType="end"/>
        </w:r>
      </w:hyperlink>
    </w:p>
    <w:p w14:paraId="2E459045" w14:textId="1DAE9FB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Pr="00D862AA">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4801346 \h </w:instrText>
        </w:r>
        <w:r>
          <w:rPr>
            <w:noProof/>
            <w:webHidden/>
          </w:rPr>
        </w:r>
        <w:r>
          <w:rPr>
            <w:noProof/>
            <w:webHidden/>
          </w:rPr>
          <w:fldChar w:fldCharType="separate"/>
        </w:r>
        <w:r w:rsidR="00273E1B">
          <w:rPr>
            <w:noProof/>
            <w:webHidden/>
          </w:rPr>
          <w:t>21</w:t>
        </w:r>
        <w:r>
          <w:rPr>
            <w:noProof/>
            <w:webHidden/>
          </w:rPr>
          <w:fldChar w:fldCharType="end"/>
        </w:r>
      </w:hyperlink>
    </w:p>
    <w:p w14:paraId="3DBC682E" w14:textId="5444F3C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Pr="00D862AA">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801347 \h </w:instrText>
        </w:r>
        <w:r>
          <w:rPr>
            <w:noProof/>
            <w:webHidden/>
          </w:rPr>
        </w:r>
        <w:r>
          <w:rPr>
            <w:noProof/>
            <w:webHidden/>
          </w:rPr>
          <w:fldChar w:fldCharType="separate"/>
        </w:r>
        <w:r w:rsidR="00273E1B">
          <w:rPr>
            <w:noProof/>
            <w:webHidden/>
          </w:rPr>
          <w:t>24</w:t>
        </w:r>
        <w:r>
          <w:rPr>
            <w:noProof/>
            <w:webHidden/>
          </w:rPr>
          <w:fldChar w:fldCharType="end"/>
        </w:r>
      </w:hyperlink>
    </w:p>
    <w:p w14:paraId="7FF58F03" w14:textId="23CB427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Pr="00D862AA">
          <w:rPr>
            <w:rStyle w:val="Hyperlink"/>
            <w:noProof/>
          </w:rPr>
          <w:t>Tabela 7 Etapy zmian celów uniwersytetów</w:t>
        </w:r>
        <w:r>
          <w:rPr>
            <w:noProof/>
            <w:webHidden/>
          </w:rPr>
          <w:tab/>
        </w:r>
        <w:r>
          <w:rPr>
            <w:noProof/>
            <w:webHidden/>
          </w:rPr>
          <w:fldChar w:fldCharType="begin"/>
        </w:r>
        <w:r>
          <w:rPr>
            <w:noProof/>
            <w:webHidden/>
          </w:rPr>
          <w:instrText xml:space="preserve"> PAGEREF _Toc164801348 \h </w:instrText>
        </w:r>
        <w:r>
          <w:rPr>
            <w:noProof/>
            <w:webHidden/>
          </w:rPr>
        </w:r>
        <w:r>
          <w:rPr>
            <w:noProof/>
            <w:webHidden/>
          </w:rPr>
          <w:fldChar w:fldCharType="separate"/>
        </w:r>
        <w:r w:rsidR="00273E1B">
          <w:rPr>
            <w:noProof/>
            <w:webHidden/>
          </w:rPr>
          <w:t>38</w:t>
        </w:r>
        <w:r>
          <w:rPr>
            <w:noProof/>
            <w:webHidden/>
          </w:rPr>
          <w:fldChar w:fldCharType="end"/>
        </w:r>
      </w:hyperlink>
    </w:p>
    <w:p w14:paraId="0A7C7249" w14:textId="4A26A94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Pr="00D862AA">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801349 \h </w:instrText>
        </w:r>
        <w:r>
          <w:rPr>
            <w:noProof/>
            <w:webHidden/>
          </w:rPr>
        </w:r>
        <w:r>
          <w:rPr>
            <w:noProof/>
            <w:webHidden/>
          </w:rPr>
          <w:fldChar w:fldCharType="separate"/>
        </w:r>
        <w:r w:rsidR="00273E1B">
          <w:rPr>
            <w:noProof/>
            <w:webHidden/>
          </w:rPr>
          <w:t>44</w:t>
        </w:r>
        <w:r>
          <w:rPr>
            <w:noProof/>
            <w:webHidden/>
          </w:rPr>
          <w:fldChar w:fldCharType="end"/>
        </w:r>
      </w:hyperlink>
    </w:p>
    <w:p w14:paraId="6339084D" w14:textId="77871EB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Pr="00D862AA">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4801350 \h </w:instrText>
        </w:r>
        <w:r>
          <w:rPr>
            <w:noProof/>
            <w:webHidden/>
          </w:rPr>
        </w:r>
        <w:r>
          <w:rPr>
            <w:noProof/>
            <w:webHidden/>
          </w:rPr>
          <w:fldChar w:fldCharType="separate"/>
        </w:r>
        <w:r w:rsidR="00273E1B">
          <w:rPr>
            <w:noProof/>
            <w:webHidden/>
          </w:rPr>
          <w:t>51</w:t>
        </w:r>
        <w:r>
          <w:rPr>
            <w:noProof/>
            <w:webHidden/>
          </w:rPr>
          <w:fldChar w:fldCharType="end"/>
        </w:r>
      </w:hyperlink>
    </w:p>
    <w:p w14:paraId="1E004B24" w14:textId="0DA67A9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Pr="00D862AA">
          <w:rPr>
            <w:rStyle w:val="Hyperlink"/>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801351 \h </w:instrText>
        </w:r>
        <w:r>
          <w:rPr>
            <w:noProof/>
            <w:webHidden/>
          </w:rPr>
        </w:r>
        <w:r>
          <w:rPr>
            <w:noProof/>
            <w:webHidden/>
          </w:rPr>
          <w:fldChar w:fldCharType="separate"/>
        </w:r>
        <w:r w:rsidR="00273E1B">
          <w:rPr>
            <w:noProof/>
            <w:webHidden/>
          </w:rPr>
          <w:t>53</w:t>
        </w:r>
        <w:r>
          <w:rPr>
            <w:noProof/>
            <w:webHidden/>
          </w:rPr>
          <w:fldChar w:fldCharType="end"/>
        </w:r>
      </w:hyperlink>
    </w:p>
    <w:p w14:paraId="0C4F5D67" w14:textId="0569D62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Pr="00D862AA">
          <w:rPr>
            <w:rStyle w:val="Hyperlink"/>
            <w:noProof/>
          </w:rPr>
          <w:t>Tabela 11 Trzy rodzaj poziomów oporu wobec zmian wg Lozano</w:t>
        </w:r>
        <w:r>
          <w:rPr>
            <w:noProof/>
            <w:webHidden/>
          </w:rPr>
          <w:tab/>
        </w:r>
        <w:r>
          <w:rPr>
            <w:noProof/>
            <w:webHidden/>
          </w:rPr>
          <w:fldChar w:fldCharType="begin"/>
        </w:r>
        <w:r>
          <w:rPr>
            <w:noProof/>
            <w:webHidden/>
          </w:rPr>
          <w:instrText xml:space="preserve"> PAGEREF _Toc164801352 \h </w:instrText>
        </w:r>
        <w:r>
          <w:rPr>
            <w:noProof/>
            <w:webHidden/>
          </w:rPr>
        </w:r>
        <w:r>
          <w:rPr>
            <w:noProof/>
            <w:webHidden/>
          </w:rPr>
          <w:fldChar w:fldCharType="separate"/>
        </w:r>
        <w:r w:rsidR="00273E1B">
          <w:rPr>
            <w:noProof/>
            <w:webHidden/>
          </w:rPr>
          <w:t>61</w:t>
        </w:r>
        <w:r>
          <w:rPr>
            <w:noProof/>
            <w:webHidden/>
          </w:rPr>
          <w:fldChar w:fldCharType="end"/>
        </w:r>
      </w:hyperlink>
    </w:p>
    <w:p w14:paraId="5BBEEA2B" w14:textId="49F52DD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Pr="00D862AA">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801353 \h </w:instrText>
        </w:r>
        <w:r>
          <w:rPr>
            <w:noProof/>
            <w:webHidden/>
          </w:rPr>
        </w:r>
        <w:r>
          <w:rPr>
            <w:noProof/>
            <w:webHidden/>
          </w:rPr>
          <w:fldChar w:fldCharType="separate"/>
        </w:r>
        <w:r w:rsidR="00273E1B">
          <w:rPr>
            <w:noProof/>
            <w:webHidden/>
          </w:rPr>
          <w:t>62</w:t>
        </w:r>
        <w:r>
          <w:rPr>
            <w:noProof/>
            <w:webHidden/>
          </w:rPr>
          <w:fldChar w:fldCharType="end"/>
        </w:r>
      </w:hyperlink>
    </w:p>
    <w:p w14:paraId="462A64D6" w14:textId="768450D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Pr="00D862AA">
          <w:rPr>
            <w:rStyle w:val="Hyperlink"/>
            <w:noProof/>
          </w:rPr>
          <w:t>Tabela 13 Charakterystyka luk modelu SERVQUAL</w:t>
        </w:r>
        <w:r>
          <w:rPr>
            <w:noProof/>
            <w:webHidden/>
          </w:rPr>
          <w:tab/>
        </w:r>
        <w:r>
          <w:rPr>
            <w:noProof/>
            <w:webHidden/>
          </w:rPr>
          <w:fldChar w:fldCharType="begin"/>
        </w:r>
        <w:r>
          <w:rPr>
            <w:noProof/>
            <w:webHidden/>
          </w:rPr>
          <w:instrText xml:space="preserve"> PAGEREF _Toc164801354 \h </w:instrText>
        </w:r>
        <w:r>
          <w:rPr>
            <w:noProof/>
            <w:webHidden/>
          </w:rPr>
        </w:r>
        <w:r>
          <w:rPr>
            <w:noProof/>
            <w:webHidden/>
          </w:rPr>
          <w:fldChar w:fldCharType="separate"/>
        </w:r>
        <w:r w:rsidR="00273E1B">
          <w:rPr>
            <w:noProof/>
            <w:webHidden/>
          </w:rPr>
          <w:t>71</w:t>
        </w:r>
        <w:r>
          <w:rPr>
            <w:noProof/>
            <w:webHidden/>
          </w:rPr>
          <w:fldChar w:fldCharType="end"/>
        </w:r>
      </w:hyperlink>
    </w:p>
    <w:p w14:paraId="636B5130" w14:textId="7A4A895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Pr="00D862AA">
          <w:rPr>
            <w:rStyle w:val="Hyperlink"/>
            <w:noProof/>
          </w:rPr>
          <w:t>Tabela 14 Model jakości usług Gummessona (4Q)</w:t>
        </w:r>
        <w:r>
          <w:rPr>
            <w:noProof/>
            <w:webHidden/>
          </w:rPr>
          <w:tab/>
        </w:r>
        <w:r>
          <w:rPr>
            <w:noProof/>
            <w:webHidden/>
          </w:rPr>
          <w:fldChar w:fldCharType="begin"/>
        </w:r>
        <w:r>
          <w:rPr>
            <w:noProof/>
            <w:webHidden/>
          </w:rPr>
          <w:instrText xml:space="preserve"> PAGEREF _Toc164801355 \h </w:instrText>
        </w:r>
        <w:r>
          <w:rPr>
            <w:noProof/>
            <w:webHidden/>
          </w:rPr>
        </w:r>
        <w:r>
          <w:rPr>
            <w:noProof/>
            <w:webHidden/>
          </w:rPr>
          <w:fldChar w:fldCharType="separate"/>
        </w:r>
        <w:r w:rsidR="00273E1B">
          <w:rPr>
            <w:noProof/>
            <w:webHidden/>
          </w:rPr>
          <w:t>74</w:t>
        </w:r>
        <w:r>
          <w:rPr>
            <w:noProof/>
            <w:webHidden/>
          </w:rPr>
          <w:fldChar w:fldCharType="end"/>
        </w:r>
      </w:hyperlink>
    </w:p>
    <w:p w14:paraId="27168A69" w14:textId="70A1E0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Pr="00D862AA">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4801356 \h </w:instrText>
        </w:r>
        <w:r>
          <w:rPr>
            <w:noProof/>
            <w:webHidden/>
          </w:rPr>
        </w:r>
        <w:r>
          <w:rPr>
            <w:noProof/>
            <w:webHidden/>
          </w:rPr>
          <w:fldChar w:fldCharType="separate"/>
        </w:r>
        <w:r w:rsidR="00273E1B">
          <w:rPr>
            <w:noProof/>
            <w:webHidden/>
          </w:rPr>
          <w:t>76</w:t>
        </w:r>
        <w:r>
          <w:rPr>
            <w:noProof/>
            <w:webHidden/>
          </w:rPr>
          <w:fldChar w:fldCharType="end"/>
        </w:r>
      </w:hyperlink>
    </w:p>
    <w:p w14:paraId="26C8AE2B" w14:textId="274F498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Pr="00D862AA">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801357 \h </w:instrText>
        </w:r>
        <w:r>
          <w:rPr>
            <w:noProof/>
            <w:webHidden/>
          </w:rPr>
        </w:r>
        <w:r>
          <w:rPr>
            <w:noProof/>
            <w:webHidden/>
          </w:rPr>
          <w:fldChar w:fldCharType="separate"/>
        </w:r>
        <w:r w:rsidR="00273E1B">
          <w:rPr>
            <w:noProof/>
            <w:webHidden/>
          </w:rPr>
          <w:t>81</w:t>
        </w:r>
        <w:r>
          <w:rPr>
            <w:noProof/>
            <w:webHidden/>
          </w:rPr>
          <w:fldChar w:fldCharType="end"/>
        </w:r>
      </w:hyperlink>
    </w:p>
    <w:p w14:paraId="7BCE8128" w14:textId="5FA64D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Pr="00D862AA">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4801358 \h </w:instrText>
        </w:r>
        <w:r>
          <w:rPr>
            <w:noProof/>
            <w:webHidden/>
          </w:rPr>
        </w:r>
        <w:r>
          <w:rPr>
            <w:noProof/>
            <w:webHidden/>
          </w:rPr>
          <w:fldChar w:fldCharType="separate"/>
        </w:r>
        <w:r w:rsidR="00273E1B">
          <w:rPr>
            <w:noProof/>
            <w:webHidden/>
          </w:rPr>
          <w:t>84</w:t>
        </w:r>
        <w:r>
          <w:rPr>
            <w:noProof/>
            <w:webHidden/>
          </w:rPr>
          <w:fldChar w:fldCharType="end"/>
        </w:r>
      </w:hyperlink>
    </w:p>
    <w:p w14:paraId="3C3DDE0F" w14:textId="2DA0BB1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Pr="00D862AA">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801359 \h </w:instrText>
        </w:r>
        <w:r>
          <w:rPr>
            <w:noProof/>
            <w:webHidden/>
          </w:rPr>
        </w:r>
        <w:r>
          <w:rPr>
            <w:noProof/>
            <w:webHidden/>
          </w:rPr>
          <w:fldChar w:fldCharType="separate"/>
        </w:r>
        <w:r w:rsidR="00273E1B">
          <w:rPr>
            <w:noProof/>
            <w:webHidden/>
          </w:rPr>
          <w:t>86</w:t>
        </w:r>
        <w:r>
          <w:rPr>
            <w:noProof/>
            <w:webHidden/>
          </w:rPr>
          <w:fldChar w:fldCharType="end"/>
        </w:r>
      </w:hyperlink>
    </w:p>
    <w:p w14:paraId="2C7CA91C" w14:textId="0A14DDC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Pr="00D862AA">
          <w:rPr>
            <w:rStyle w:val="Hyperlink"/>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801360 \h </w:instrText>
        </w:r>
        <w:r>
          <w:rPr>
            <w:noProof/>
            <w:webHidden/>
          </w:rPr>
        </w:r>
        <w:r>
          <w:rPr>
            <w:noProof/>
            <w:webHidden/>
          </w:rPr>
          <w:fldChar w:fldCharType="separate"/>
        </w:r>
        <w:r w:rsidR="00273E1B">
          <w:rPr>
            <w:noProof/>
            <w:webHidden/>
          </w:rPr>
          <w:t>93</w:t>
        </w:r>
        <w:r>
          <w:rPr>
            <w:noProof/>
            <w:webHidden/>
          </w:rPr>
          <w:fldChar w:fldCharType="end"/>
        </w:r>
      </w:hyperlink>
    </w:p>
    <w:p w14:paraId="457071D6" w14:textId="254047F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Pr="00D862AA">
          <w:rPr>
            <w:rStyle w:val="Hyperlink"/>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801361 \h </w:instrText>
        </w:r>
        <w:r>
          <w:rPr>
            <w:noProof/>
            <w:webHidden/>
          </w:rPr>
        </w:r>
        <w:r>
          <w:rPr>
            <w:noProof/>
            <w:webHidden/>
          </w:rPr>
          <w:fldChar w:fldCharType="separate"/>
        </w:r>
        <w:r w:rsidR="00273E1B">
          <w:rPr>
            <w:noProof/>
            <w:webHidden/>
          </w:rPr>
          <w:t>96</w:t>
        </w:r>
        <w:r>
          <w:rPr>
            <w:noProof/>
            <w:webHidden/>
          </w:rPr>
          <w:fldChar w:fldCharType="end"/>
        </w:r>
      </w:hyperlink>
    </w:p>
    <w:p w14:paraId="05CBF058" w14:textId="7BAC442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Pr="00D862AA">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4801362 \h </w:instrText>
        </w:r>
        <w:r>
          <w:rPr>
            <w:noProof/>
            <w:webHidden/>
          </w:rPr>
        </w:r>
        <w:r>
          <w:rPr>
            <w:noProof/>
            <w:webHidden/>
          </w:rPr>
          <w:fldChar w:fldCharType="separate"/>
        </w:r>
        <w:r w:rsidR="00273E1B">
          <w:rPr>
            <w:noProof/>
            <w:webHidden/>
          </w:rPr>
          <w:t>97</w:t>
        </w:r>
        <w:r>
          <w:rPr>
            <w:noProof/>
            <w:webHidden/>
          </w:rPr>
          <w:fldChar w:fldCharType="end"/>
        </w:r>
      </w:hyperlink>
    </w:p>
    <w:p w14:paraId="7BD00C06" w14:textId="2F90187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Pr="00D862AA">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801363 \h </w:instrText>
        </w:r>
        <w:r>
          <w:rPr>
            <w:noProof/>
            <w:webHidden/>
          </w:rPr>
        </w:r>
        <w:r>
          <w:rPr>
            <w:noProof/>
            <w:webHidden/>
          </w:rPr>
          <w:fldChar w:fldCharType="separate"/>
        </w:r>
        <w:r w:rsidR="00273E1B">
          <w:rPr>
            <w:noProof/>
            <w:webHidden/>
          </w:rPr>
          <w:t>100</w:t>
        </w:r>
        <w:r>
          <w:rPr>
            <w:noProof/>
            <w:webHidden/>
          </w:rPr>
          <w:fldChar w:fldCharType="end"/>
        </w:r>
      </w:hyperlink>
    </w:p>
    <w:p w14:paraId="776A3AE3" w14:textId="1B6A7E0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Pr="00D862AA">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801364 \h </w:instrText>
        </w:r>
        <w:r>
          <w:rPr>
            <w:noProof/>
            <w:webHidden/>
          </w:rPr>
        </w:r>
        <w:r>
          <w:rPr>
            <w:noProof/>
            <w:webHidden/>
          </w:rPr>
          <w:fldChar w:fldCharType="separate"/>
        </w:r>
        <w:r w:rsidR="00273E1B">
          <w:rPr>
            <w:noProof/>
            <w:webHidden/>
          </w:rPr>
          <w:t>101</w:t>
        </w:r>
        <w:r>
          <w:rPr>
            <w:noProof/>
            <w:webHidden/>
          </w:rPr>
          <w:fldChar w:fldCharType="end"/>
        </w:r>
      </w:hyperlink>
    </w:p>
    <w:p w14:paraId="41620848" w14:textId="3E35D12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Pr="00D862AA">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801365 \h </w:instrText>
        </w:r>
        <w:r>
          <w:rPr>
            <w:noProof/>
            <w:webHidden/>
          </w:rPr>
        </w:r>
        <w:r>
          <w:rPr>
            <w:noProof/>
            <w:webHidden/>
          </w:rPr>
          <w:fldChar w:fldCharType="separate"/>
        </w:r>
        <w:r w:rsidR="00273E1B">
          <w:rPr>
            <w:noProof/>
            <w:webHidden/>
          </w:rPr>
          <w:t>102</w:t>
        </w:r>
        <w:r>
          <w:rPr>
            <w:noProof/>
            <w:webHidden/>
          </w:rPr>
          <w:fldChar w:fldCharType="end"/>
        </w:r>
      </w:hyperlink>
    </w:p>
    <w:p w14:paraId="68E488B2" w14:textId="63CD9D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Pr="00D862AA">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801366 \h </w:instrText>
        </w:r>
        <w:r>
          <w:rPr>
            <w:noProof/>
            <w:webHidden/>
          </w:rPr>
        </w:r>
        <w:r>
          <w:rPr>
            <w:noProof/>
            <w:webHidden/>
          </w:rPr>
          <w:fldChar w:fldCharType="separate"/>
        </w:r>
        <w:r w:rsidR="00273E1B">
          <w:rPr>
            <w:noProof/>
            <w:webHidden/>
          </w:rPr>
          <w:t>103</w:t>
        </w:r>
        <w:r>
          <w:rPr>
            <w:noProof/>
            <w:webHidden/>
          </w:rPr>
          <w:fldChar w:fldCharType="end"/>
        </w:r>
      </w:hyperlink>
    </w:p>
    <w:p w14:paraId="225D0D00" w14:textId="04E04C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Pr="00D862AA">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4801367 \h </w:instrText>
        </w:r>
        <w:r>
          <w:rPr>
            <w:noProof/>
            <w:webHidden/>
          </w:rPr>
        </w:r>
        <w:r>
          <w:rPr>
            <w:noProof/>
            <w:webHidden/>
          </w:rPr>
          <w:fldChar w:fldCharType="separate"/>
        </w:r>
        <w:r w:rsidR="00273E1B">
          <w:rPr>
            <w:noProof/>
            <w:webHidden/>
          </w:rPr>
          <w:t>104</w:t>
        </w:r>
        <w:r>
          <w:rPr>
            <w:noProof/>
            <w:webHidden/>
          </w:rPr>
          <w:fldChar w:fldCharType="end"/>
        </w:r>
      </w:hyperlink>
    </w:p>
    <w:p w14:paraId="66C887E6" w14:textId="7764D50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Pr="00D862AA">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801368 \h </w:instrText>
        </w:r>
        <w:r>
          <w:rPr>
            <w:noProof/>
            <w:webHidden/>
          </w:rPr>
        </w:r>
        <w:r>
          <w:rPr>
            <w:noProof/>
            <w:webHidden/>
          </w:rPr>
          <w:fldChar w:fldCharType="separate"/>
        </w:r>
        <w:r w:rsidR="00273E1B">
          <w:rPr>
            <w:noProof/>
            <w:webHidden/>
          </w:rPr>
          <w:t>110</w:t>
        </w:r>
        <w:r>
          <w:rPr>
            <w:noProof/>
            <w:webHidden/>
          </w:rPr>
          <w:fldChar w:fldCharType="end"/>
        </w:r>
      </w:hyperlink>
    </w:p>
    <w:p w14:paraId="361266A9" w14:textId="298A760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Pr="00D862AA">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801369 \h </w:instrText>
        </w:r>
        <w:r>
          <w:rPr>
            <w:noProof/>
            <w:webHidden/>
          </w:rPr>
        </w:r>
        <w:r>
          <w:rPr>
            <w:noProof/>
            <w:webHidden/>
          </w:rPr>
          <w:fldChar w:fldCharType="separate"/>
        </w:r>
        <w:r w:rsidR="00273E1B">
          <w:rPr>
            <w:noProof/>
            <w:webHidden/>
          </w:rPr>
          <w:t>111</w:t>
        </w:r>
        <w:r>
          <w:rPr>
            <w:noProof/>
            <w:webHidden/>
          </w:rPr>
          <w:fldChar w:fldCharType="end"/>
        </w:r>
      </w:hyperlink>
    </w:p>
    <w:p w14:paraId="7AF92EA4" w14:textId="06427E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Pr="00D862AA">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4801370 \h </w:instrText>
        </w:r>
        <w:r>
          <w:rPr>
            <w:noProof/>
            <w:webHidden/>
          </w:rPr>
        </w:r>
        <w:r>
          <w:rPr>
            <w:noProof/>
            <w:webHidden/>
          </w:rPr>
          <w:fldChar w:fldCharType="separate"/>
        </w:r>
        <w:r w:rsidR="00273E1B">
          <w:rPr>
            <w:noProof/>
            <w:webHidden/>
          </w:rPr>
          <w:t>113</w:t>
        </w:r>
        <w:r>
          <w:rPr>
            <w:noProof/>
            <w:webHidden/>
          </w:rPr>
          <w:fldChar w:fldCharType="end"/>
        </w:r>
      </w:hyperlink>
    </w:p>
    <w:p w14:paraId="447F5432" w14:textId="5411921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Pr="00D862AA">
          <w:rPr>
            <w:rStyle w:val="Hyperlink"/>
            <w:noProof/>
          </w:rPr>
          <w:t>Tabela 30 Zasady QMS (ISO 9001) i EOMS (ISO 21001)</w:t>
        </w:r>
        <w:r>
          <w:rPr>
            <w:noProof/>
            <w:webHidden/>
          </w:rPr>
          <w:tab/>
        </w:r>
        <w:r>
          <w:rPr>
            <w:noProof/>
            <w:webHidden/>
          </w:rPr>
          <w:fldChar w:fldCharType="begin"/>
        </w:r>
        <w:r>
          <w:rPr>
            <w:noProof/>
            <w:webHidden/>
          </w:rPr>
          <w:instrText xml:space="preserve"> PAGEREF _Toc164801371 \h </w:instrText>
        </w:r>
        <w:r>
          <w:rPr>
            <w:noProof/>
            <w:webHidden/>
          </w:rPr>
        </w:r>
        <w:r>
          <w:rPr>
            <w:noProof/>
            <w:webHidden/>
          </w:rPr>
          <w:fldChar w:fldCharType="separate"/>
        </w:r>
        <w:r w:rsidR="00273E1B">
          <w:rPr>
            <w:noProof/>
            <w:webHidden/>
          </w:rPr>
          <w:t>114</w:t>
        </w:r>
        <w:r>
          <w:rPr>
            <w:noProof/>
            <w:webHidden/>
          </w:rPr>
          <w:fldChar w:fldCharType="end"/>
        </w:r>
      </w:hyperlink>
    </w:p>
    <w:p w14:paraId="63CDDD80" w14:textId="5FFB4A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Pr="00D862AA">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801372 \h </w:instrText>
        </w:r>
        <w:r>
          <w:rPr>
            <w:noProof/>
            <w:webHidden/>
          </w:rPr>
        </w:r>
        <w:r>
          <w:rPr>
            <w:noProof/>
            <w:webHidden/>
          </w:rPr>
          <w:fldChar w:fldCharType="separate"/>
        </w:r>
        <w:r w:rsidR="00273E1B">
          <w:rPr>
            <w:noProof/>
            <w:webHidden/>
          </w:rPr>
          <w:t>115</w:t>
        </w:r>
        <w:r>
          <w:rPr>
            <w:noProof/>
            <w:webHidden/>
          </w:rPr>
          <w:fldChar w:fldCharType="end"/>
        </w:r>
      </w:hyperlink>
    </w:p>
    <w:p w14:paraId="6BB76172" w14:textId="74C2764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Pr="00D862AA">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4801373 \h </w:instrText>
        </w:r>
        <w:r>
          <w:rPr>
            <w:noProof/>
            <w:webHidden/>
          </w:rPr>
        </w:r>
        <w:r>
          <w:rPr>
            <w:noProof/>
            <w:webHidden/>
          </w:rPr>
          <w:fldChar w:fldCharType="separate"/>
        </w:r>
        <w:r w:rsidR="00273E1B">
          <w:rPr>
            <w:noProof/>
            <w:webHidden/>
          </w:rPr>
          <w:t>119</w:t>
        </w:r>
        <w:r>
          <w:rPr>
            <w:noProof/>
            <w:webHidden/>
          </w:rPr>
          <w:fldChar w:fldCharType="end"/>
        </w:r>
      </w:hyperlink>
    </w:p>
    <w:p w14:paraId="75224C78" w14:textId="5DF8E71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Pr="00D862AA">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4801374 \h </w:instrText>
        </w:r>
        <w:r>
          <w:rPr>
            <w:noProof/>
            <w:webHidden/>
          </w:rPr>
        </w:r>
        <w:r>
          <w:rPr>
            <w:noProof/>
            <w:webHidden/>
          </w:rPr>
          <w:fldChar w:fldCharType="separate"/>
        </w:r>
        <w:r w:rsidR="00273E1B">
          <w:rPr>
            <w:noProof/>
            <w:webHidden/>
          </w:rPr>
          <w:t>120</w:t>
        </w:r>
        <w:r>
          <w:rPr>
            <w:noProof/>
            <w:webHidden/>
          </w:rPr>
          <w:fldChar w:fldCharType="end"/>
        </w:r>
      </w:hyperlink>
    </w:p>
    <w:p w14:paraId="3FDC93C0" w14:textId="48A07E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Pr="00D862AA">
          <w:rPr>
            <w:rStyle w:val="Hyperlink"/>
            <w:noProof/>
          </w:rPr>
          <w:t>Tabela 34 Marnotrawstwa (muda) w kontekście uczelni wyższych</w:t>
        </w:r>
        <w:r>
          <w:rPr>
            <w:noProof/>
            <w:webHidden/>
          </w:rPr>
          <w:tab/>
        </w:r>
        <w:r>
          <w:rPr>
            <w:noProof/>
            <w:webHidden/>
          </w:rPr>
          <w:fldChar w:fldCharType="begin"/>
        </w:r>
        <w:r>
          <w:rPr>
            <w:noProof/>
            <w:webHidden/>
          </w:rPr>
          <w:instrText xml:space="preserve"> PAGEREF _Toc164801375 \h </w:instrText>
        </w:r>
        <w:r>
          <w:rPr>
            <w:noProof/>
            <w:webHidden/>
          </w:rPr>
        </w:r>
        <w:r>
          <w:rPr>
            <w:noProof/>
            <w:webHidden/>
          </w:rPr>
          <w:fldChar w:fldCharType="separate"/>
        </w:r>
        <w:r w:rsidR="00273E1B">
          <w:rPr>
            <w:noProof/>
            <w:webHidden/>
          </w:rPr>
          <w:t>121</w:t>
        </w:r>
        <w:r>
          <w:rPr>
            <w:noProof/>
            <w:webHidden/>
          </w:rPr>
          <w:fldChar w:fldCharType="end"/>
        </w:r>
      </w:hyperlink>
    </w:p>
    <w:p w14:paraId="0C1D05D8" w14:textId="3D4AF8E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Pr="00D862AA">
          <w:rPr>
            <w:rStyle w:val="Hyperlink"/>
            <w:noProof/>
          </w:rPr>
          <w:t>Tabela 35 Subkryteria modelu CAF</w:t>
        </w:r>
        <w:r>
          <w:rPr>
            <w:noProof/>
            <w:webHidden/>
          </w:rPr>
          <w:tab/>
        </w:r>
        <w:r>
          <w:rPr>
            <w:noProof/>
            <w:webHidden/>
          </w:rPr>
          <w:fldChar w:fldCharType="begin"/>
        </w:r>
        <w:r>
          <w:rPr>
            <w:noProof/>
            <w:webHidden/>
          </w:rPr>
          <w:instrText xml:space="preserve"> PAGEREF _Toc164801376 \h </w:instrText>
        </w:r>
        <w:r>
          <w:rPr>
            <w:noProof/>
            <w:webHidden/>
          </w:rPr>
        </w:r>
        <w:r>
          <w:rPr>
            <w:noProof/>
            <w:webHidden/>
          </w:rPr>
          <w:fldChar w:fldCharType="separate"/>
        </w:r>
        <w:r w:rsidR="00273E1B">
          <w:rPr>
            <w:noProof/>
            <w:webHidden/>
          </w:rPr>
          <w:t>124</w:t>
        </w:r>
        <w:r>
          <w:rPr>
            <w:noProof/>
            <w:webHidden/>
          </w:rPr>
          <w:fldChar w:fldCharType="end"/>
        </w:r>
      </w:hyperlink>
    </w:p>
    <w:p w14:paraId="5075E1D2" w14:textId="70EE01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Pr="00D862AA">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801377 \h </w:instrText>
        </w:r>
        <w:r>
          <w:rPr>
            <w:noProof/>
            <w:webHidden/>
          </w:rPr>
        </w:r>
        <w:r>
          <w:rPr>
            <w:noProof/>
            <w:webHidden/>
          </w:rPr>
          <w:fldChar w:fldCharType="separate"/>
        </w:r>
        <w:r w:rsidR="00273E1B">
          <w:rPr>
            <w:noProof/>
            <w:webHidden/>
          </w:rPr>
          <w:t>133</w:t>
        </w:r>
        <w:r>
          <w:rPr>
            <w:noProof/>
            <w:webHidden/>
          </w:rPr>
          <w:fldChar w:fldCharType="end"/>
        </w:r>
      </w:hyperlink>
    </w:p>
    <w:p w14:paraId="55651186" w14:textId="745C37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Pr="00D862AA">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801378 \h </w:instrText>
        </w:r>
        <w:r>
          <w:rPr>
            <w:noProof/>
            <w:webHidden/>
          </w:rPr>
        </w:r>
        <w:r>
          <w:rPr>
            <w:noProof/>
            <w:webHidden/>
          </w:rPr>
          <w:fldChar w:fldCharType="separate"/>
        </w:r>
        <w:r w:rsidR="00273E1B">
          <w:rPr>
            <w:noProof/>
            <w:webHidden/>
          </w:rPr>
          <w:t>134</w:t>
        </w:r>
        <w:r>
          <w:rPr>
            <w:noProof/>
            <w:webHidden/>
          </w:rPr>
          <w:fldChar w:fldCharType="end"/>
        </w:r>
      </w:hyperlink>
    </w:p>
    <w:p w14:paraId="215E3286" w14:textId="4111340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Pr="00D862AA">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4801379 \h </w:instrText>
        </w:r>
        <w:r>
          <w:rPr>
            <w:noProof/>
            <w:webHidden/>
          </w:rPr>
        </w:r>
        <w:r>
          <w:rPr>
            <w:noProof/>
            <w:webHidden/>
          </w:rPr>
          <w:fldChar w:fldCharType="separate"/>
        </w:r>
        <w:r w:rsidR="00273E1B">
          <w:rPr>
            <w:noProof/>
            <w:webHidden/>
          </w:rPr>
          <w:t>136</w:t>
        </w:r>
        <w:r>
          <w:rPr>
            <w:noProof/>
            <w:webHidden/>
          </w:rPr>
          <w:fldChar w:fldCharType="end"/>
        </w:r>
      </w:hyperlink>
    </w:p>
    <w:p w14:paraId="35C50749" w14:textId="7C6FA06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Pr="00D862AA">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801380 \h </w:instrText>
        </w:r>
        <w:r>
          <w:rPr>
            <w:noProof/>
            <w:webHidden/>
          </w:rPr>
        </w:r>
        <w:r>
          <w:rPr>
            <w:noProof/>
            <w:webHidden/>
          </w:rPr>
          <w:fldChar w:fldCharType="separate"/>
        </w:r>
        <w:r w:rsidR="00273E1B">
          <w:rPr>
            <w:noProof/>
            <w:webHidden/>
          </w:rPr>
          <w:t>137</w:t>
        </w:r>
        <w:r>
          <w:rPr>
            <w:noProof/>
            <w:webHidden/>
          </w:rPr>
          <w:fldChar w:fldCharType="end"/>
        </w:r>
      </w:hyperlink>
    </w:p>
    <w:p w14:paraId="62B555BB" w14:textId="56DDF0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Pr="00D862AA">
          <w:rPr>
            <w:rStyle w:val="Hyperlink"/>
            <w:noProof/>
          </w:rPr>
          <w:t>Tabela 40 Typologia kultur jakości w odniesieniu do uczelni wyższych</w:t>
        </w:r>
        <w:r>
          <w:rPr>
            <w:noProof/>
            <w:webHidden/>
          </w:rPr>
          <w:tab/>
        </w:r>
        <w:r>
          <w:rPr>
            <w:noProof/>
            <w:webHidden/>
          </w:rPr>
          <w:fldChar w:fldCharType="begin"/>
        </w:r>
        <w:r>
          <w:rPr>
            <w:noProof/>
            <w:webHidden/>
          </w:rPr>
          <w:instrText xml:space="preserve"> PAGEREF _Toc164801381 \h </w:instrText>
        </w:r>
        <w:r>
          <w:rPr>
            <w:noProof/>
            <w:webHidden/>
          </w:rPr>
        </w:r>
        <w:r>
          <w:rPr>
            <w:noProof/>
            <w:webHidden/>
          </w:rPr>
          <w:fldChar w:fldCharType="separate"/>
        </w:r>
        <w:r w:rsidR="00273E1B">
          <w:rPr>
            <w:noProof/>
            <w:webHidden/>
          </w:rPr>
          <w:t>140</w:t>
        </w:r>
        <w:r>
          <w:rPr>
            <w:noProof/>
            <w:webHidden/>
          </w:rPr>
          <w:fldChar w:fldCharType="end"/>
        </w:r>
      </w:hyperlink>
    </w:p>
    <w:p w14:paraId="61A6DB72" w14:textId="5726010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Pr="00D862AA">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801382 \h </w:instrText>
        </w:r>
        <w:r>
          <w:rPr>
            <w:noProof/>
            <w:webHidden/>
          </w:rPr>
        </w:r>
        <w:r>
          <w:rPr>
            <w:noProof/>
            <w:webHidden/>
          </w:rPr>
          <w:fldChar w:fldCharType="separate"/>
        </w:r>
        <w:r w:rsidR="00273E1B">
          <w:rPr>
            <w:noProof/>
            <w:webHidden/>
          </w:rPr>
          <w:t>142</w:t>
        </w:r>
        <w:r>
          <w:rPr>
            <w:noProof/>
            <w:webHidden/>
          </w:rPr>
          <w:fldChar w:fldCharType="end"/>
        </w:r>
      </w:hyperlink>
    </w:p>
    <w:p w14:paraId="593D8F8F" w14:textId="3CD996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Pr="00D862AA">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4801383 \h </w:instrText>
        </w:r>
        <w:r>
          <w:rPr>
            <w:noProof/>
            <w:webHidden/>
          </w:rPr>
        </w:r>
        <w:r>
          <w:rPr>
            <w:noProof/>
            <w:webHidden/>
          </w:rPr>
          <w:fldChar w:fldCharType="separate"/>
        </w:r>
        <w:r w:rsidR="00273E1B">
          <w:rPr>
            <w:noProof/>
            <w:webHidden/>
          </w:rPr>
          <w:t>143</w:t>
        </w:r>
        <w:r>
          <w:rPr>
            <w:noProof/>
            <w:webHidden/>
          </w:rPr>
          <w:fldChar w:fldCharType="end"/>
        </w:r>
      </w:hyperlink>
    </w:p>
    <w:p w14:paraId="29B9576A" w14:textId="2EA222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Pr="00D862AA">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801384 \h </w:instrText>
        </w:r>
        <w:r>
          <w:rPr>
            <w:noProof/>
            <w:webHidden/>
          </w:rPr>
        </w:r>
        <w:r>
          <w:rPr>
            <w:noProof/>
            <w:webHidden/>
          </w:rPr>
          <w:fldChar w:fldCharType="separate"/>
        </w:r>
        <w:r w:rsidR="00273E1B">
          <w:rPr>
            <w:noProof/>
            <w:webHidden/>
          </w:rPr>
          <w:t>146</w:t>
        </w:r>
        <w:r>
          <w:rPr>
            <w:noProof/>
            <w:webHidden/>
          </w:rPr>
          <w:fldChar w:fldCharType="end"/>
        </w:r>
      </w:hyperlink>
    </w:p>
    <w:p w14:paraId="465B37A7" w14:textId="7167A7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Pr="00D862AA">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801385 \h </w:instrText>
        </w:r>
        <w:r>
          <w:rPr>
            <w:noProof/>
            <w:webHidden/>
          </w:rPr>
        </w:r>
        <w:r>
          <w:rPr>
            <w:noProof/>
            <w:webHidden/>
          </w:rPr>
          <w:fldChar w:fldCharType="separate"/>
        </w:r>
        <w:r w:rsidR="00273E1B">
          <w:rPr>
            <w:noProof/>
            <w:webHidden/>
          </w:rPr>
          <w:t>148</w:t>
        </w:r>
        <w:r>
          <w:rPr>
            <w:noProof/>
            <w:webHidden/>
          </w:rPr>
          <w:fldChar w:fldCharType="end"/>
        </w:r>
      </w:hyperlink>
    </w:p>
    <w:p w14:paraId="3472D9B6" w14:textId="6995EF9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Pr="00D862AA">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801386 \h </w:instrText>
        </w:r>
        <w:r>
          <w:rPr>
            <w:noProof/>
            <w:webHidden/>
          </w:rPr>
        </w:r>
        <w:r>
          <w:rPr>
            <w:noProof/>
            <w:webHidden/>
          </w:rPr>
          <w:fldChar w:fldCharType="separate"/>
        </w:r>
        <w:r w:rsidR="00273E1B">
          <w:rPr>
            <w:noProof/>
            <w:webHidden/>
          </w:rPr>
          <w:t>150</w:t>
        </w:r>
        <w:r>
          <w:rPr>
            <w:noProof/>
            <w:webHidden/>
          </w:rPr>
          <w:fldChar w:fldCharType="end"/>
        </w:r>
      </w:hyperlink>
    </w:p>
    <w:p w14:paraId="3516DF01" w14:textId="0FA0C5B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Pr="00D862AA">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801387 \h </w:instrText>
        </w:r>
        <w:r>
          <w:rPr>
            <w:noProof/>
            <w:webHidden/>
          </w:rPr>
        </w:r>
        <w:r>
          <w:rPr>
            <w:noProof/>
            <w:webHidden/>
          </w:rPr>
          <w:fldChar w:fldCharType="separate"/>
        </w:r>
        <w:r w:rsidR="00273E1B">
          <w:rPr>
            <w:noProof/>
            <w:webHidden/>
          </w:rPr>
          <w:t>155</w:t>
        </w:r>
        <w:r>
          <w:rPr>
            <w:noProof/>
            <w:webHidden/>
          </w:rPr>
          <w:fldChar w:fldCharType="end"/>
        </w:r>
      </w:hyperlink>
    </w:p>
    <w:p w14:paraId="4975F291" w14:textId="369B6A6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Pr="00D862AA">
          <w:rPr>
            <w:rStyle w:val="Hyperlink"/>
            <w:noProof/>
          </w:rPr>
          <w:t>Tabela 47 Wybrane definicje określenia interesariusze (</w:t>
        </w:r>
        <w:r w:rsidRPr="00D862AA">
          <w:rPr>
            <w:rStyle w:val="Hyperlink"/>
            <w:i/>
            <w:iCs/>
            <w:noProof/>
          </w:rPr>
          <w:t>stakeholders</w:t>
        </w:r>
        <w:r w:rsidRPr="00D862AA">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801388 \h </w:instrText>
        </w:r>
        <w:r>
          <w:rPr>
            <w:noProof/>
            <w:webHidden/>
          </w:rPr>
        </w:r>
        <w:r>
          <w:rPr>
            <w:noProof/>
            <w:webHidden/>
          </w:rPr>
          <w:fldChar w:fldCharType="separate"/>
        </w:r>
        <w:r w:rsidR="00273E1B">
          <w:rPr>
            <w:noProof/>
            <w:webHidden/>
          </w:rPr>
          <w:t>157</w:t>
        </w:r>
        <w:r>
          <w:rPr>
            <w:noProof/>
            <w:webHidden/>
          </w:rPr>
          <w:fldChar w:fldCharType="end"/>
        </w:r>
      </w:hyperlink>
    </w:p>
    <w:p w14:paraId="4CE79046" w14:textId="36EBEE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Pr="00D862AA">
          <w:rPr>
            <w:rStyle w:val="Hyperlink"/>
            <w:noProof/>
          </w:rPr>
          <w:t>Tabela 48 Typy teorii interesariuszy</w:t>
        </w:r>
        <w:r>
          <w:rPr>
            <w:noProof/>
            <w:webHidden/>
          </w:rPr>
          <w:tab/>
        </w:r>
        <w:r>
          <w:rPr>
            <w:noProof/>
            <w:webHidden/>
          </w:rPr>
          <w:fldChar w:fldCharType="begin"/>
        </w:r>
        <w:r>
          <w:rPr>
            <w:noProof/>
            <w:webHidden/>
          </w:rPr>
          <w:instrText xml:space="preserve"> PAGEREF _Toc164801389 \h </w:instrText>
        </w:r>
        <w:r>
          <w:rPr>
            <w:noProof/>
            <w:webHidden/>
          </w:rPr>
        </w:r>
        <w:r>
          <w:rPr>
            <w:noProof/>
            <w:webHidden/>
          </w:rPr>
          <w:fldChar w:fldCharType="separate"/>
        </w:r>
        <w:r w:rsidR="00273E1B">
          <w:rPr>
            <w:noProof/>
            <w:webHidden/>
          </w:rPr>
          <w:t>160</w:t>
        </w:r>
        <w:r>
          <w:rPr>
            <w:noProof/>
            <w:webHidden/>
          </w:rPr>
          <w:fldChar w:fldCharType="end"/>
        </w:r>
      </w:hyperlink>
    </w:p>
    <w:p w14:paraId="6A96A0F9" w14:textId="7FCFA8B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Pr="00D862AA">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4801390 \h </w:instrText>
        </w:r>
        <w:r>
          <w:rPr>
            <w:noProof/>
            <w:webHidden/>
          </w:rPr>
        </w:r>
        <w:r>
          <w:rPr>
            <w:noProof/>
            <w:webHidden/>
          </w:rPr>
          <w:fldChar w:fldCharType="separate"/>
        </w:r>
        <w:r w:rsidR="00273E1B">
          <w:rPr>
            <w:noProof/>
            <w:webHidden/>
          </w:rPr>
          <w:t>163</w:t>
        </w:r>
        <w:r>
          <w:rPr>
            <w:noProof/>
            <w:webHidden/>
          </w:rPr>
          <w:fldChar w:fldCharType="end"/>
        </w:r>
      </w:hyperlink>
    </w:p>
    <w:p w14:paraId="2FAA5E9A" w14:textId="0BDCE0E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Pr="00D862AA">
          <w:rPr>
            <w:rStyle w:val="Hyperlink"/>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801391 \h </w:instrText>
        </w:r>
        <w:r>
          <w:rPr>
            <w:noProof/>
            <w:webHidden/>
          </w:rPr>
        </w:r>
        <w:r>
          <w:rPr>
            <w:noProof/>
            <w:webHidden/>
          </w:rPr>
          <w:fldChar w:fldCharType="separate"/>
        </w:r>
        <w:r w:rsidR="00273E1B">
          <w:rPr>
            <w:noProof/>
            <w:webHidden/>
          </w:rPr>
          <w:t>164</w:t>
        </w:r>
        <w:r>
          <w:rPr>
            <w:noProof/>
            <w:webHidden/>
          </w:rPr>
          <w:fldChar w:fldCharType="end"/>
        </w:r>
      </w:hyperlink>
    </w:p>
    <w:p w14:paraId="35FC143C" w14:textId="1E47A88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Pr="00D862AA">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801392 \h </w:instrText>
        </w:r>
        <w:r>
          <w:rPr>
            <w:noProof/>
            <w:webHidden/>
          </w:rPr>
        </w:r>
        <w:r>
          <w:rPr>
            <w:noProof/>
            <w:webHidden/>
          </w:rPr>
          <w:fldChar w:fldCharType="separate"/>
        </w:r>
        <w:r w:rsidR="00273E1B">
          <w:rPr>
            <w:noProof/>
            <w:webHidden/>
          </w:rPr>
          <w:t>168</w:t>
        </w:r>
        <w:r>
          <w:rPr>
            <w:noProof/>
            <w:webHidden/>
          </w:rPr>
          <w:fldChar w:fldCharType="end"/>
        </w:r>
      </w:hyperlink>
    </w:p>
    <w:p w14:paraId="22A116EB" w14:textId="5F7C75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Pr="00D862AA">
          <w:rPr>
            <w:rStyle w:val="Hyperlink"/>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801393 \h </w:instrText>
        </w:r>
        <w:r>
          <w:rPr>
            <w:noProof/>
            <w:webHidden/>
          </w:rPr>
        </w:r>
        <w:r>
          <w:rPr>
            <w:noProof/>
            <w:webHidden/>
          </w:rPr>
          <w:fldChar w:fldCharType="separate"/>
        </w:r>
        <w:r w:rsidR="00273E1B">
          <w:rPr>
            <w:noProof/>
            <w:webHidden/>
          </w:rPr>
          <w:t>169</w:t>
        </w:r>
        <w:r>
          <w:rPr>
            <w:noProof/>
            <w:webHidden/>
          </w:rPr>
          <w:fldChar w:fldCharType="end"/>
        </w:r>
      </w:hyperlink>
    </w:p>
    <w:p w14:paraId="18F8F609" w14:textId="5C72923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Pr="00D862AA">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4801394 \h </w:instrText>
        </w:r>
        <w:r>
          <w:rPr>
            <w:noProof/>
            <w:webHidden/>
          </w:rPr>
        </w:r>
        <w:r>
          <w:rPr>
            <w:noProof/>
            <w:webHidden/>
          </w:rPr>
          <w:fldChar w:fldCharType="separate"/>
        </w:r>
        <w:r w:rsidR="00273E1B">
          <w:rPr>
            <w:noProof/>
            <w:webHidden/>
          </w:rPr>
          <w:t>176</w:t>
        </w:r>
        <w:r>
          <w:rPr>
            <w:noProof/>
            <w:webHidden/>
          </w:rPr>
          <w:fldChar w:fldCharType="end"/>
        </w:r>
      </w:hyperlink>
    </w:p>
    <w:p w14:paraId="220387BF" w14:textId="0677E2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Pr="00D862AA">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801395 \h </w:instrText>
        </w:r>
        <w:r>
          <w:rPr>
            <w:noProof/>
            <w:webHidden/>
          </w:rPr>
        </w:r>
        <w:r>
          <w:rPr>
            <w:noProof/>
            <w:webHidden/>
          </w:rPr>
          <w:fldChar w:fldCharType="separate"/>
        </w:r>
        <w:r w:rsidR="00273E1B">
          <w:rPr>
            <w:noProof/>
            <w:webHidden/>
          </w:rPr>
          <w:t>185</w:t>
        </w:r>
        <w:r>
          <w:rPr>
            <w:noProof/>
            <w:webHidden/>
          </w:rPr>
          <w:fldChar w:fldCharType="end"/>
        </w:r>
      </w:hyperlink>
    </w:p>
    <w:p w14:paraId="7C7B6102" w14:textId="70C90D0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Pr="00D862AA">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801396 \h </w:instrText>
        </w:r>
        <w:r>
          <w:rPr>
            <w:noProof/>
            <w:webHidden/>
          </w:rPr>
        </w:r>
        <w:r>
          <w:rPr>
            <w:noProof/>
            <w:webHidden/>
          </w:rPr>
          <w:fldChar w:fldCharType="separate"/>
        </w:r>
        <w:r w:rsidR="00273E1B">
          <w:rPr>
            <w:noProof/>
            <w:webHidden/>
          </w:rPr>
          <w:t>187</w:t>
        </w:r>
        <w:r>
          <w:rPr>
            <w:noProof/>
            <w:webHidden/>
          </w:rPr>
          <w:fldChar w:fldCharType="end"/>
        </w:r>
      </w:hyperlink>
    </w:p>
    <w:p w14:paraId="24457387" w14:textId="1562C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Pr="00D862AA">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801397 \h </w:instrText>
        </w:r>
        <w:r>
          <w:rPr>
            <w:noProof/>
            <w:webHidden/>
          </w:rPr>
        </w:r>
        <w:r>
          <w:rPr>
            <w:noProof/>
            <w:webHidden/>
          </w:rPr>
          <w:fldChar w:fldCharType="separate"/>
        </w:r>
        <w:r w:rsidR="00273E1B">
          <w:rPr>
            <w:noProof/>
            <w:webHidden/>
          </w:rPr>
          <w:t>190</w:t>
        </w:r>
        <w:r>
          <w:rPr>
            <w:noProof/>
            <w:webHidden/>
          </w:rPr>
          <w:fldChar w:fldCharType="end"/>
        </w:r>
      </w:hyperlink>
    </w:p>
    <w:p w14:paraId="176DC7CE" w14:textId="322F0E5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Pr="00D862AA">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801398 \h </w:instrText>
        </w:r>
        <w:r>
          <w:rPr>
            <w:noProof/>
            <w:webHidden/>
          </w:rPr>
        </w:r>
        <w:r>
          <w:rPr>
            <w:noProof/>
            <w:webHidden/>
          </w:rPr>
          <w:fldChar w:fldCharType="separate"/>
        </w:r>
        <w:r w:rsidR="00273E1B">
          <w:rPr>
            <w:noProof/>
            <w:webHidden/>
          </w:rPr>
          <w:t>191</w:t>
        </w:r>
        <w:r>
          <w:rPr>
            <w:noProof/>
            <w:webHidden/>
          </w:rPr>
          <w:fldChar w:fldCharType="end"/>
        </w:r>
      </w:hyperlink>
    </w:p>
    <w:p w14:paraId="6996E16E" w14:textId="5B2465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Pr="00D862AA">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801399 \h </w:instrText>
        </w:r>
        <w:r>
          <w:rPr>
            <w:noProof/>
            <w:webHidden/>
          </w:rPr>
        </w:r>
        <w:r>
          <w:rPr>
            <w:noProof/>
            <w:webHidden/>
          </w:rPr>
          <w:fldChar w:fldCharType="separate"/>
        </w:r>
        <w:r w:rsidR="00273E1B">
          <w:rPr>
            <w:noProof/>
            <w:webHidden/>
          </w:rPr>
          <w:t>196</w:t>
        </w:r>
        <w:r>
          <w:rPr>
            <w:noProof/>
            <w:webHidden/>
          </w:rPr>
          <w:fldChar w:fldCharType="end"/>
        </w:r>
      </w:hyperlink>
    </w:p>
    <w:p w14:paraId="5C53309F" w14:textId="42A8D8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Pr="00D862AA">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801400 \h </w:instrText>
        </w:r>
        <w:r>
          <w:rPr>
            <w:noProof/>
            <w:webHidden/>
          </w:rPr>
        </w:r>
        <w:r>
          <w:rPr>
            <w:noProof/>
            <w:webHidden/>
          </w:rPr>
          <w:fldChar w:fldCharType="separate"/>
        </w:r>
        <w:r w:rsidR="00273E1B">
          <w:rPr>
            <w:noProof/>
            <w:webHidden/>
          </w:rPr>
          <w:t>201</w:t>
        </w:r>
        <w:r>
          <w:rPr>
            <w:noProof/>
            <w:webHidden/>
          </w:rPr>
          <w:fldChar w:fldCharType="end"/>
        </w:r>
      </w:hyperlink>
    </w:p>
    <w:p w14:paraId="7E7D20AB" w14:textId="56B7AE7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Pr="00D862AA">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801401 \h </w:instrText>
        </w:r>
        <w:r>
          <w:rPr>
            <w:noProof/>
            <w:webHidden/>
          </w:rPr>
        </w:r>
        <w:r>
          <w:rPr>
            <w:noProof/>
            <w:webHidden/>
          </w:rPr>
          <w:fldChar w:fldCharType="separate"/>
        </w:r>
        <w:r w:rsidR="00273E1B">
          <w:rPr>
            <w:noProof/>
            <w:webHidden/>
          </w:rPr>
          <w:t>205</w:t>
        </w:r>
        <w:r>
          <w:rPr>
            <w:noProof/>
            <w:webHidden/>
          </w:rPr>
          <w:fldChar w:fldCharType="end"/>
        </w:r>
      </w:hyperlink>
    </w:p>
    <w:p w14:paraId="215B4951" w14:textId="37FF7F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Pr="00D862AA">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801402 \h </w:instrText>
        </w:r>
        <w:r>
          <w:rPr>
            <w:noProof/>
            <w:webHidden/>
          </w:rPr>
        </w:r>
        <w:r>
          <w:rPr>
            <w:noProof/>
            <w:webHidden/>
          </w:rPr>
          <w:fldChar w:fldCharType="separate"/>
        </w:r>
        <w:r w:rsidR="00273E1B">
          <w:rPr>
            <w:noProof/>
            <w:webHidden/>
          </w:rPr>
          <w:t>207</w:t>
        </w:r>
        <w:r>
          <w:rPr>
            <w:noProof/>
            <w:webHidden/>
          </w:rPr>
          <w:fldChar w:fldCharType="end"/>
        </w:r>
      </w:hyperlink>
    </w:p>
    <w:p w14:paraId="46187261" w14:textId="4DD4BC4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Pr="00D862AA">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801403 \h </w:instrText>
        </w:r>
        <w:r>
          <w:rPr>
            <w:noProof/>
            <w:webHidden/>
          </w:rPr>
        </w:r>
        <w:r>
          <w:rPr>
            <w:noProof/>
            <w:webHidden/>
          </w:rPr>
          <w:fldChar w:fldCharType="separate"/>
        </w:r>
        <w:r w:rsidR="00273E1B">
          <w:rPr>
            <w:noProof/>
            <w:webHidden/>
          </w:rPr>
          <w:t>215</w:t>
        </w:r>
        <w:r>
          <w:rPr>
            <w:noProof/>
            <w:webHidden/>
          </w:rPr>
          <w:fldChar w:fldCharType="end"/>
        </w:r>
      </w:hyperlink>
    </w:p>
    <w:p w14:paraId="32E8D7CB" w14:textId="40E8ED4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Pr="00D862AA">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801404 \h </w:instrText>
        </w:r>
        <w:r>
          <w:rPr>
            <w:noProof/>
            <w:webHidden/>
          </w:rPr>
        </w:r>
        <w:r>
          <w:rPr>
            <w:noProof/>
            <w:webHidden/>
          </w:rPr>
          <w:fldChar w:fldCharType="separate"/>
        </w:r>
        <w:r w:rsidR="00273E1B">
          <w:rPr>
            <w:noProof/>
            <w:webHidden/>
          </w:rPr>
          <w:t>217</w:t>
        </w:r>
        <w:r>
          <w:rPr>
            <w:noProof/>
            <w:webHidden/>
          </w:rPr>
          <w:fldChar w:fldCharType="end"/>
        </w:r>
      </w:hyperlink>
    </w:p>
    <w:p w14:paraId="29AB5772" w14:textId="0CC92D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Pr="00D862AA">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801405 \h </w:instrText>
        </w:r>
        <w:r>
          <w:rPr>
            <w:noProof/>
            <w:webHidden/>
          </w:rPr>
        </w:r>
        <w:r>
          <w:rPr>
            <w:noProof/>
            <w:webHidden/>
          </w:rPr>
          <w:fldChar w:fldCharType="separate"/>
        </w:r>
        <w:r w:rsidR="00273E1B">
          <w:rPr>
            <w:noProof/>
            <w:webHidden/>
          </w:rPr>
          <w:t>220</w:t>
        </w:r>
        <w:r>
          <w:rPr>
            <w:noProof/>
            <w:webHidden/>
          </w:rPr>
          <w:fldChar w:fldCharType="end"/>
        </w:r>
      </w:hyperlink>
    </w:p>
    <w:p w14:paraId="2D467BF1" w14:textId="309ABF4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Pr="00D862AA">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801406 \h </w:instrText>
        </w:r>
        <w:r>
          <w:rPr>
            <w:noProof/>
            <w:webHidden/>
          </w:rPr>
        </w:r>
        <w:r>
          <w:rPr>
            <w:noProof/>
            <w:webHidden/>
          </w:rPr>
          <w:fldChar w:fldCharType="separate"/>
        </w:r>
        <w:r w:rsidR="00273E1B">
          <w:rPr>
            <w:noProof/>
            <w:webHidden/>
          </w:rPr>
          <w:t>221</w:t>
        </w:r>
        <w:r>
          <w:rPr>
            <w:noProof/>
            <w:webHidden/>
          </w:rPr>
          <w:fldChar w:fldCharType="end"/>
        </w:r>
      </w:hyperlink>
    </w:p>
    <w:p w14:paraId="040DA9FE" w14:textId="48E3AF2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Pr="00D862AA">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801407 \h </w:instrText>
        </w:r>
        <w:r>
          <w:rPr>
            <w:noProof/>
            <w:webHidden/>
          </w:rPr>
        </w:r>
        <w:r>
          <w:rPr>
            <w:noProof/>
            <w:webHidden/>
          </w:rPr>
          <w:fldChar w:fldCharType="separate"/>
        </w:r>
        <w:r w:rsidR="00273E1B">
          <w:rPr>
            <w:noProof/>
            <w:webHidden/>
          </w:rPr>
          <w:t>236</w:t>
        </w:r>
        <w:r>
          <w:rPr>
            <w:noProof/>
            <w:webHidden/>
          </w:rPr>
          <w:fldChar w:fldCharType="end"/>
        </w:r>
      </w:hyperlink>
    </w:p>
    <w:p w14:paraId="1B3F15CB" w14:textId="7C93D0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Pr="00D862AA">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801408 \h </w:instrText>
        </w:r>
        <w:r>
          <w:rPr>
            <w:noProof/>
            <w:webHidden/>
          </w:rPr>
        </w:r>
        <w:r>
          <w:rPr>
            <w:noProof/>
            <w:webHidden/>
          </w:rPr>
          <w:fldChar w:fldCharType="separate"/>
        </w:r>
        <w:r w:rsidR="00273E1B">
          <w:rPr>
            <w:noProof/>
            <w:webHidden/>
          </w:rPr>
          <w:t>238</w:t>
        </w:r>
        <w:r>
          <w:rPr>
            <w:noProof/>
            <w:webHidden/>
          </w:rPr>
          <w:fldChar w:fldCharType="end"/>
        </w:r>
      </w:hyperlink>
    </w:p>
    <w:p w14:paraId="5E33E024" w14:textId="19BDDB2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Pr="00D862AA">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4801409 \h </w:instrText>
        </w:r>
        <w:r>
          <w:rPr>
            <w:noProof/>
            <w:webHidden/>
          </w:rPr>
        </w:r>
        <w:r>
          <w:rPr>
            <w:noProof/>
            <w:webHidden/>
          </w:rPr>
          <w:fldChar w:fldCharType="separate"/>
        </w:r>
        <w:r w:rsidR="00273E1B">
          <w:rPr>
            <w:noProof/>
            <w:webHidden/>
          </w:rPr>
          <w:t>238</w:t>
        </w:r>
        <w:r>
          <w:rPr>
            <w:noProof/>
            <w:webHidden/>
          </w:rPr>
          <w:fldChar w:fldCharType="end"/>
        </w:r>
      </w:hyperlink>
    </w:p>
    <w:p w14:paraId="072AA54A" w14:textId="0AED3B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Pr="00D862AA">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801410 \h </w:instrText>
        </w:r>
        <w:r>
          <w:rPr>
            <w:noProof/>
            <w:webHidden/>
          </w:rPr>
        </w:r>
        <w:r>
          <w:rPr>
            <w:noProof/>
            <w:webHidden/>
          </w:rPr>
          <w:fldChar w:fldCharType="separate"/>
        </w:r>
        <w:r w:rsidR="00273E1B">
          <w:rPr>
            <w:noProof/>
            <w:webHidden/>
          </w:rPr>
          <w:t>241</w:t>
        </w:r>
        <w:r>
          <w:rPr>
            <w:noProof/>
            <w:webHidden/>
          </w:rPr>
          <w:fldChar w:fldCharType="end"/>
        </w:r>
      </w:hyperlink>
    </w:p>
    <w:p w14:paraId="0A13C40E" w14:textId="05B73BD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Pr="00D862AA">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801411 \h </w:instrText>
        </w:r>
        <w:r>
          <w:rPr>
            <w:noProof/>
            <w:webHidden/>
          </w:rPr>
        </w:r>
        <w:r>
          <w:rPr>
            <w:noProof/>
            <w:webHidden/>
          </w:rPr>
          <w:fldChar w:fldCharType="separate"/>
        </w:r>
        <w:r w:rsidR="00273E1B">
          <w:rPr>
            <w:noProof/>
            <w:webHidden/>
          </w:rPr>
          <w:t>242</w:t>
        </w:r>
        <w:r>
          <w:rPr>
            <w:noProof/>
            <w:webHidden/>
          </w:rPr>
          <w:fldChar w:fldCharType="end"/>
        </w:r>
      </w:hyperlink>
    </w:p>
    <w:p w14:paraId="3354FB18" w14:textId="1B286C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Pr="00D862AA">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4801412 \h </w:instrText>
        </w:r>
        <w:r>
          <w:rPr>
            <w:noProof/>
            <w:webHidden/>
          </w:rPr>
        </w:r>
        <w:r>
          <w:rPr>
            <w:noProof/>
            <w:webHidden/>
          </w:rPr>
          <w:fldChar w:fldCharType="separate"/>
        </w:r>
        <w:r w:rsidR="00273E1B">
          <w:rPr>
            <w:noProof/>
            <w:webHidden/>
          </w:rPr>
          <w:t>243</w:t>
        </w:r>
        <w:r>
          <w:rPr>
            <w:noProof/>
            <w:webHidden/>
          </w:rPr>
          <w:fldChar w:fldCharType="end"/>
        </w:r>
      </w:hyperlink>
    </w:p>
    <w:p w14:paraId="5E318F6C" w14:textId="77740C4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Pr="00D862AA">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801413 \h </w:instrText>
        </w:r>
        <w:r>
          <w:rPr>
            <w:noProof/>
            <w:webHidden/>
          </w:rPr>
        </w:r>
        <w:r>
          <w:rPr>
            <w:noProof/>
            <w:webHidden/>
          </w:rPr>
          <w:fldChar w:fldCharType="separate"/>
        </w:r>
        <w:r w:rsidR="00273E1B">
          <w:rPr>
            <w:noProof/>
            <w:webHidden/>
          </w:rPr>
          <w:t>244</w:t>
        </w:r>
        <w:r>
          <w:rPr>
            <w:noProof/>
            <w:webHidden/>
          </w:rPr>
          <w:fldChar w:fldCharType="end"/>
        </w:r>
      </w:hyperlink>
    </w:p>
    <w:p w14:paraId="2E581BEB" w14:textId="7413C3A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Pr="00D862AA">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801414 \h </w:instrText>
        </w:r>
        <w:r>
          <w:rPr>
            <w:noProof/>
            <w:webHidden/>
          </w:rPr>
        </w:r>
        <w:r>
          <w:rPr>
            <w:noProof/>
            <w:webHidden/>
          </w:rPr>
          <w:fldChar w:fldCharType="separate"/>
        </w:r>
        <w:r w:rsidR="00273E1B">
          <w:rPr>
            <w:noProof/>
            <w:webHidden/>
          </w:rPr>
          <w:t>248</w:t>
        </w:r>
        <w:r>
          <w:rPr>
            <w:noProof/>
            <w:webHidden/>
          </w:rPr>
          <w:fldChar w:fldCharType="end"/>
        </w:r>
      </w:hyperlink>
    </w:p>
    <w:p w14:paraId="0533DF9D" w14:textId="2FF948F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Pr="00D862AA">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801415 \h </w:instrText>
        </w:r>
        <w:r>
          <w:rPr>
            <w:noProof/>
            <w:webHidden/>
          </w:rPr>
        </w:r>
        <w:r>
          <w:rPr>
            <w:noProof/>
            <w:webHidden/>
          </w:rPr>
          <w:fldChar w:fldCharType="separate"/>
        </w:r>
        <w:r w:rsidR="00273E1B">
          <w:rPr>
            <w:noProof/>
            <w:webHidden/>
          </w:rPr>
          <w:t>253</w:t>
        </w:r>
        <w:r>
          <w:rPr>
            <w:noProof/>
            <w:webHidden/>
          </w:rPr>
          <w:fldChar w:fldCharType="end"/>
        </w:r>
      </w:hyperlink>
    </w:p>
    <w:p w14:paraId="32164A53" w14:textId="64173B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Pr="00D862AA">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801416 \h </w:instrText>
        </w:r>
        <w:r>
          <w:rPr>
            <w:noProof/>
            <w:webHidden/>
          </w:rPr>
        </w:r>
        <w:r>
          <w:rPr>
            <w:noProof/>
            <w:webHidden/>
          </w:rPr>
          <w:fldChar w:fldCharType="separate"/>
        </w:r>
        <w:r w:rsidR="00273E1B">
          <w:rPr>
            <w:noProof/>
            <w:webHidden/>
          </w:rPr>
          <w:t>256</w:t>
        </w:r>
        <w:r>
          <w:rPr>
            <w:noProof/>
            <w:webHidden/>
          </w:rPr>
          <w:fldChar w:fldCharType="end"/>
        </w:r>
      </w:hyperlink>
    </w:p>
    <w:p w14:paraId="1C2E2626" w14:textId="6128C3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Pr="00D862AA">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801417 \h </w:instrText>
        </w:r>
        <w:r>
          <w:rPr>
            <w:noProof/>
            <w:webHidden/>
          </w:rPr>
        </w:r>
        <w:r>
          <w:rPr>
            <w:noProof/>
            <w:webHidden/>
          </w:rPr>
          <w:fldChar w:fldCharType="separate"/>
        </w:r>
        <w:r w:rsidR="00273E1B">
          <w:rPr>
            <w:noProof/>
            <w:webHidden/>
          </w:rPr>
          <w:t>258</w:t>
        </w:r>
        <w:r>
          <w:rPr>
            <w:noProof/>
            <w:webHidden/>
          </w:rPr>
          <w:fldChar w:fldCharType="end"/>
        </w:r>
      </w:hyperlink>
    </w:p>
    <w:p w14:paraId="317A4B09" w14:textId="1B5876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Pr="00D862AA">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801418 \h </w:instrText>
        </w:r>
        <w:r>
          <w:rPr>
            <w:noProof/>
            <w:webHidden/>
          </w:rPr>
        </w:r>
        <w:r>
          <w:rPr>
            <w:noProof/>
            <w:webHidden/>
          </w:rPr>
          <w:fldChar w:fldCharType="separate"/>
        </w:r>
        <w:r w:rsidR="00273E1B">
          <w:rPr>
            <w:noProof/>
            <w:webHidden/>
          </w:rPr>
          <w:t>283</w:t>
        </w:r>
        <w:r>
          <w:rPr>
            <w:noProof/>
            <w:webHidden/>
          </w:rPr>
          <w:fldChar w:fldCharType="end"/>
        </w:r>
      </w:hyperlink>
    </w:p>
    <w:p w14:paraId="3B9D59D5" w14:textId="7ADA0D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Pr="00D862AA">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801419 \h </w:instrText>
        </w:r>
        <w:r>
          <w:rPr>
            <w:noProof/>
            <w:webHidden/>
          </w:rPr>
        </w:r>
        <w:r>
          <w:rPr>
            <w:noProof/>
            <w:webHidden/>
          </w:rPr>
          <w:fldChar w:fldCharType="separate"/>
        </w:r>
        <w:r w:rsidR="00273E1B">
          <w:rPr>
            <w:noProof/>
            <w:webHidden/>
          </w:rPr>
          <w:t>295</w:t>
        </w:r>
        <w:r>
          <w:rPr>
            <w:noProof/>
            <w:webHidden/>
          </w:rPr>
          <w:fldChar w:fldCharType="end"/>
        </w:r>
      </w:hyperlink>
    </w:p>
    <w:p w14:paraId="1E8C17BF" w14:textId="43D9C69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Pr="00D862AA">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801420 \h </w:instrText>
        </w:r>
        <w:r>
          <w:rPr>
            <w:noProof/>
            <w:webHidden/>
          </w:rPr>
        </w:r>
        <w:r>
          <w:rPr>
            <w:noProof/>
            <w:webHidden/>
          </w:rPr>
          <w:fldChar w:fldCharType="separate"/>
        </w:r>
        <w:r w:rsidR="00273E1B">
          <w:rPr>
            <w:noProof/>
            <w:webHidden/>
          </w:rPr>
          <w:t>297</w:t>
        </w:r>
        <w:r>
          <w:rPr>
            <w:noProof/>
            <w:webHidden/>
          </w:rPr>
          <w:fldChar w:fldCharType="end"/>
        </w:r>
      </w:hyperlink>
    </w:p>
    <w:p w14:paraId="7F77CC48" w14:textId="17A3F0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Pr="00D862AA">
          <w:rPr>
            <w:rStyle w:val="Hyperlink"/>
            <w:noProof/>
          </w:rPr>
          <w:t>Tabela 80 Zestawienie wyników weryfikacji hipotez</w:t>
        </w:r>
        <w:r>
          <w:rPr>
            <w:noProof/>
            <w:webHidden/>
          </w:rPr>
          <w:tab/>
        </w:r>
        <w:r>
          <w:rPr>
            <w:noProof/>
            <w:webHidden/>
          </w:rPr>
          <w:fldChar w:fldCharType="begin"/>
        </w:r>
        <w:r>
          <w:rPr>
            <w:noProof/>
            <w:webHidden/>
          </w:rPr>
          <w:instrText xml:space="preserve"> PAGEREF _Toc164801421 \h </w:instrText>
        </w:r>
        <w:r>
          <w:rPr>
            <w:noProof/>
            <w:webHidden/>
          </w:rPr>
        </w:r>
        <w:r>
          <w:rPr>
            <w:noProof/>
            <w:webHidden/>
          </w:rPr>
          <w:fldChar w:fldCharType="separate"/>
        </w:r>
        <w:r w:rsidR="00273E1B">
          <w:rPr>
            <w:noProof/>
            <w:webHidden/>
          </w:rPr>
          <w:t>307</w:t>
        </w:r>
        <w:r>
          <w:rPr>
            <w:noProof/>
            <w:webHidden/>
          </w:rPr>
          <w:fldChar w:fldCharType="end"/>
        </w:r>
      </w:hyperlink>
    </w:p>
    <w:p w14:paraId="31E4D474" w14:textId="48FB48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Pr="00D862AA">
          <w:rPr>
            <w:rStyle w:val="Hyperlink"/>
            <w:noProof/>
          </w:rPr>
          <w:t xml:space="preserve">Tabela 81 </w:t>
        </w:r>
        <w:r w:rsidRPr="00D862AA">
          <w:rPr>
            <w:rStyle w:val="Hyperlink"/>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801422 \h </w:instrText>
        </w:r>
        <w:r>
          <w:rPr>
            <w:noProof/>
            <w:webHidden/>
          </w:rPr>
        </w:r>
        <w:r>
          <w:rPr>
            <w:noProof/>
            <w:webHidden/>
          </w:rPr>
          <w:fldChar w:fldCharType="separate"/>
        </w:r>
        <w:r w:rsidR="00273E1B">
          <w:rPr>
            <w:noProof/>
            <w:webHidden/>
          </w:rPr>
          <w:t>362</w:t>
        </w:r>
        <w:r>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381" w:name="_Toc164801041"/>
      <w:bookmarkStart w:id="382" w:name="_Toc164801279"/>
      <w:r w:rsidRPr="00233788">
        <w:lastRenderedPageBreak/>
        <w:t>Wykaz załączników</w:t>
      </w:r>
      <w:bookmarkEnd w:id="381"/>
      <w:bookmarkEnd w:id="382"/>
    </w:p>
    <w:p w14:paraId="0EB122C4" w14:textId="46F5C978" w:rsidR="00465951" w:rsidRDefault="00465951" w:rsidP="002D3260">
      <w:pPr>
        <w:pStyle w:val="ListParagraph"/>
        <w:numPr>
          <w:ilvl w:val="0"/>
          <w:numId w:val="15"/>
        </w:numPr>
      </w:pPr>
      <w:r w:rsidRPr="00233788">
        <w:t>Lista głównych zmian wprowadzonych w ramach Konstytucji dla Nauki</w:t>
      </w:r>
    </w:p>
    <w:p w14:paraId="1AEB8E51" w14:textId="447319CA" w:rsidR="007F4465" w:rsidRPr="00233788" w:rsidRDefault="007F4465" w:rsidP="002D3260">
      <w:pPr>
        <w:pStyle w:val="ListParagraph"/>
        <w:numPr>
          <w:ilvl w:val="0"/>
          <w:numId w:val="15"/>
        </w:numPr>
      </w:pPr>
      <w:r w:rsidRPr="00233788">
        <w:t>Kwestionariusze badania satysfakcji interesariuszy</w:t>
      </w:r>
    </w:p>
    <w:p w14:paraId="59BF767E" w14:textId="6E4BA1BF" w:rsidR="001701E3" w:rsidRDefault="00465951" w:rsidP="002D3260">
      <w:pPr>
        <w:pStyle w:val="ListParagraph"/>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ListParagraph"/>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ListParagraph"/>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ListParagraph"/>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ListParagraph"/>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59"/>
          <w:footerReference w:type="default" r:id="rId60"/>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383" w:name="_Ref66902367"/>
      <w:bookmarkStart w:id="384" w:name="_Toc164801042"/>
      <w:bookmarkStart w:id="385" w:name="_Toc1648012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83"/>
      <w:bookmarkEnd w:id="384"/>
      <w:bookmarkEnd w:id="385"/>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ListParagraph"/>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ListParagraph"/>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ListParagraph"/>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ListParagraph"/>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ListParagraph"/>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ListParagraph"/>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ListParagraph"/>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ListParagraph"/>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ListParagraph"/>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ListParagraph"/>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ListParagraph"/>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ListParagraph"/>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ListParagraph"/>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ListParagraph"/>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ListParagraph"/>
        <w:numPr>
          <w:ilvl w:val="0"/>
          <w:numId w:val="26"/>
        </w:numPr>
      </w:pPr>
      <w:r w:rsidRPr="00233788">
        <w:t>zrezygnowano z ustawowego określania składu senatu uczelni niepublicznej</w:t>
      </w:r>
    </w:p>
    <w:p w14:paraId="1FD34D30" w14:textId="77777777" w:rsidR="00FB1317" w:rsidRPr="00233788" w:rsidRDefault="00FB1317" w:rsidP="002D3260">
      <w:pPr>
        <w:pStyle w:val="ListParagraph"/>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ListParagraph"/>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ListParagraph"/>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rsidP="002D3260">
      <w:pPr>
        <w:pStyle w:val="ListParagraph"/>
        <w:numPr>
          <w:ilvl w:val="0"/>
          <w:numId w:val="26"/>
        </w:numPr>
      </w:pPr>
      <w:r w:rsidRPr="00233788">
        <w:t>ograniczono ustawowy katalog stanowisk nauczycieli akademickich,</w:t>
      </w:r>
    </w:p>
    <w:p w14:paraId="046247FE" w14:textId="77777777" w:rsidR="00FB1317" w:rsidRPr="00233788" w:rsidRDefault="00FB1317" w:rsidP="002D3260">
      <w:pPr>
        <w:pStyle w:val="ListParagraph"/>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ListParagraph"/>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ListParagraph"/>
        <w:numPr>
          <w:ilvl w:val="0"/>
          <w:numId w:val="26"/>
        </w:numPr>
      </w:pPr>
      <w:r w:rsidRPr="00233788">
        <w:t>likwidacja mianowania jako jednej z form nawiązania stosunku pracy,</w:t>
      </w:r>
    </w:p>
    <w:p w14:paraId="633BB8D6" w14:textId="77777777" w:rsidR="00FB1317" w:rsidRPr="00233788" w:rsidRDefault="00FB1317" w:rsidP="002D3260">
      <w:pPr>
        <w:pStyle w:val="ListParagraph"/>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ListParagraph"/>
        <w:numPr>
          <w:ilvl w:val="0"/>
          <w:numId w:val="26"/>
        </w:numPr>
      </w:pPr>
      <w:r w:rsidRPr="00233788">
        <w:t>wprowadzenie jasnej normy w zakresie zadaniowego czasu pracy,</w:t>
      </w:r>
    </w:p>
    <w:p w14:paraId="6E964250" w14:textId="77777777" w:rsidR="00FB1317" w:rsidRPr="00233788" w:rsidRDefault="00FB1317" w:rsidP="002D3260">
      <w:pPr>
        <w:pStyle w:val="ListParagraph"/>
        <w:numPr>
          <w:ilvl w:val="0"/>
          <w:numId w:val="26"/>
        </w:numPr>
      </w:pPr>
      <w:r w:rsidRPr="00233788">
        <w:t>likwidacja minimalnego wymiaru zajęć dydaktycznych,</w:t>
      </w:r>
    </w:p>
    <w:p w14:paraId="157AF10C" w14:textId="77777777" w:rsidR="00FB1317" w:rsidRPr="00233788" w:rsidRDefault="00FB1317" w:rsidP="002D3260">
      <w:pPr>
        <w:pStyle w:val="ListParagraph"/>
        <w:numPr>
          <w:ilvl w:val="0"/>
          <w:numId w:val="26"/>
        </w:numPr>
      </w:pPr>
      <w:r w:rsidRPr="00233788">
        <w:t>nowe zasady wynagradzania pracowników,</w:t>
      </w:r>
    </w:p>
    <w:p w14:paraId="287E281C" w14:textId="77777777" w:rsidR="00FB1317" w:rsidRPr="00233788" w:rsidRDefault="00FB1317" w:rsidP="002D3260">
      <w:pPr>
        <w:pStyle w:val="ListParagraph"/>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ListParagraph"/>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ListParagraph"/>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ListParagraph"/>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ListParagraph"/>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rsidP="002D3260">
      <w:pPr>
        <w:pStyle w:val="ListParagraph"/>
        <w:numPr>
          <w:ilvl w:val="0"/>
          <w:numId w:val="26"/>
        </w:numPr>
      </w:pPr>
      <w:r w:rsidRPr="00233788">
        <w:t>umożliwiono nadawanie stopnia naukowego doktora w dziedzinie,</w:t>
      </w:r>
    </w:p>
    <w:p w14:paraId="7D87250B" w14:textId="77777777" w:rsidR="00FB1317" w:rsidRPr="00233788" w:rsidRDefault="00FB1317" w:rsidP="002D3260">
      <w:pPr>
        <w:pStyle w:val="ListParagraph"/>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ListParagraph"/>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ListParagraph"/>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ListParagraph"/>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ListParagraph"/>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ListParagraph"/>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ListParagraph"/>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ListParagraph"/>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ListParagraph"/>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ListParagraph"/>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ListParagraph"/>
        <w:numPr>
          <w:ilvl w:val="0"/>
          <w:numId w:val="26"/>
        </w:numPr>
      </w:pPr>
      <w:r w:rsidRPr="00233788">
        <w:t>liczba recenzentów w postępowaniu zwiększyła się do trzech,</w:t>
      </w:r>
    </w:p>
    <w:p w14:paraId="56CBDF71" w14:textId="77777777" w:rsidR="00FB1317" w:rsidRPr="00233788" w:rsidRDefault="00FB1317" w:rsidP="002D3260">
      <w:pPr>
        <w:pStyle w:val="ListParagraph"/>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rsidP="002D3260">
      <w:pPr>
        <w:pStyle w:val="ListParagraph"/>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ListParagraph"/>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ListParagraph"/>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rsidP="002D3260">
      <w:pPr>
        <w:pStyle w:val="ListParagraph"/>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ListParagraph"/>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ListParagraph"/>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rsidP="002D3260">
      <w:pPr>
        <w:pStyle w:val="ListParagraph"/>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ListParagraph"/>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rsidP="002D3260">
      <w:pPr>
        <w:pStyle w:val="ListParagraph"/>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ListParagraph"/>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ListParagraph"/>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ListParagraph"/>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ListParagraph"/>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ListParagraph"/>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ListParagraph"/>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ListParagraph"/>
        <w:numPr>
          <w:ilvl w:val="0"/>
          <w:numId w:val="26"/>
        </w:numPr>
      </w:pPr>
      <w:r w:rsidRPr="00233788">
        <w:t>rekrutacja tylko w drodze konkursu z jawnymi wynikami,</w:t>
      </w:r>
    </w:p>
    <w:p w14:paraId="61334A1A" w14:textId="77777777" w:rsidR="00FB1317" w:rsidRPr="00233788" w:rsidRDefault="00FB1317" w:rsidP="002D3260">
      <w:pPr>
        <w:pStyle w:val="ListParagraph"/>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ListParagraph"/>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ListParagraph"/>
        <w:numPr>
          <w:ilvl w:val="0"/>
          <w:numId w:val="26"/>
        </w:numPr>
      </w:pPr>
      <w:r w:rsidRPr="00233788">
        <w:t>kształcenie doktorantów jest nieodpłatne dla jego uczestników</w:t>
      </w:r>
    </w:p>
    <w:p w14:paraId="06AE620A" w14:textId="77777777" w:rsidR="00FB1317" w:rsidRPr="00233788" w:rsidRDefault="00FB1317" w:rsidP="002D3260">
      <w:pPr>
        <w:pStyle w:val="ListParagraph"/>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ListParagraph"/>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ListParagraph"/>
        <w:numPr>
          <w:ilvl w:val="0"/>
          <w:numId w:val="26"/>
        </w:numPr>
      </w:pPr>
      <w:r w:rsidRPr="00233788">
        <w:t>program kształcenia ustala senat uczelni lub rada naukowa instytutu,</w:t>
      </w:r>
    </w:p>
    <w:p w14:paraId="47A18BF5" w14:textId="77777777" w:rsidR="00FB1317" w:rsidRPr="00233788" w:rsidRDefault="00FB1317" w:rsidP="002D3260">
      <w:pPr>
        <w:pStyle w:val="ListParagraph"/>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ListParagraph"/>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ListParagraph"/>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ListParagraph"/>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ListParagraph"/>
        <w:numPr>
          <w:ilvl w:val="0"/>
          <w:numId w:val="26"/>
        </w:numPr>
      </w:pPr>
      <w:r w:rsidRPr="00233788">
        <w:t>kształcenie w szkole doktorskiej trwa od 6 do 8 semestrów,</w:t>
      </w:r>
    </w:p>
    <w:p w14:paraId="436094B5" w14:textId="77777777" w:rsidR="00FB1317" w:rsidRPr="00233788" w:rsidRDefault="00FB1317" w:rsidP="002D3260">
      <w:pPr>
        <w:pStyle w:val="ListParagraph"/>
        <w:numPr>
          <w:ilvl w:val="0"/>
          <w:numId w:val="26"/>
        </w:numPr>
      </w:pPr>
      <w:r w:rsidRPr="00233788">
        <w:t>kształcenie doktoranta kończy się wraz ze złożeniem rozprawy doktorskiej,</w:t>
      </w:r>
    </w:p>
    <w:p w14:paraId="6B35C23C" w14:textId="77777777" w:rsidR="00FB1317" w:rsidRPr="00233788" w:rsidRDefault="00FB1317" w:rsidP="002D3260">
      <w:pPr>
        <w:pStyle w:val="ListParagraph"/>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ListParagraph"/>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ListParagraph"/>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ListParagraph"/>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ListParagraph"/>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ListParagraph"/>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ListParagraph"/>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ListParagraph"/>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ListParagraph"/>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ListParagraph"/>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ListParagraph"/>
        <w:numPr>
          <w:ilvl w:val="0"/>
          <w:numId w:val="26"/>
        </w:numPr>
      </w:pPr>
      <w:r w:rsidRPr="00233788">
        <w:t>negatywna ocena skutkuje zakończeniem działania szkoły doktorskiej,</w:t>
      </w:r>
    </w:p>
    <w:p w14:paraId="00D133FF" w14:textId="77777777" w:rsidR="00FB1317" w:rsidRPr="00233788" w:rsidRDefault="00FB1317" w:rsidP="002D3260">
      <w:pPr>
        <w:pStyle w:val="ListParagraph"/>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ListParagraph"/>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ListParagraph"/>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ListParagraph"/>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ListParagraph"/>
        <w:numPr>
          <w:ilvl w:val="0"/>
          <w:numId w:val="26"/>
        </w:numPr>
      </w:pPr>
      <w:r w:rsidRPr="00233788">
        <w:t>likwiduje się świadczenia dla doktorantów z funduszu pomocy materialnej,</w:t>
      </w:r>
    </w:p>
    <w:p w14:paraId="0C0924F5" w14:textId="77777777" w:rsidR="00FB1317" w:rsidRPr="00233788" w:rsidRDefault="00FB1317" w:rsidP="002D3260">
      <w:pPr>
        <w:pStyle w:val="ListParagraph"/>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ListParagraph"/>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ListParagraph"/>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ListParagraph"/>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rsidP="002D3260">
      <w:pPr>
        <w:pStyle w:val="ListParagraph"/>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ListParagraph"/>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ListParagraph"/>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ListParagraph"/>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ListParagraph"/>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ListParagraph"/>
        <w:numPr>
          <w:ilvl w:val="0"/>
          <w:numId w:val="26"/>
        </w:numPr>
      </w:pPr>
      <w:r w:rsidRPr="00233788">
        <w:t>rezygnacja z oświadczeń studenta o pobieraniu stypendium na jednym kierunku,</w:t>
      </w:r>
    </w:p>
    <w:p w14:paraId="6EE96078" w14:textId="77777777" w:rsidR="00FB1317" w:rsidRPr="00233788" w:rsidRDefault="00FB1317" w:rsidP="002D3260">
      <w:pPr>
        <w:pStyle w:val="ListParagraph"/>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ListParagraph"/>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ListParagraph"/>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ListParagraph"/>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ListParagraph"/>
        <w:numPr>
          <w:ilvl w:val="0"/>
          <w:numId w:val="26"/>
        </w:numPr>
      </w:pPr>
      <w:r w:rsidRPr="00233788">
        <w:t>rezygnacja z warunku „losowości” przyczyny ubiegania się o zapomogę,</w:t>
      </w:r>
    </w:p>
    <w:p w14:paraId="580E707C" w14:textId="77777777" w:rsidR="00FB1317" w:rsidRPr="00233788" w:rsidRDefault="00FB1317" w:rsidP="002D3260">
      <w:pPr>
        <w:pStyle w:val="ListParagraph"/>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ListParagraph"/>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ListParagraph"/>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ListParagraph"/>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ListParagraph"/>
        <w:numPr>
          <w:ilvl w:val="0"/>
          <w:numId w:val="26"/>
        </w:numPr>
      </w:pPr>
      <w:r w:rsidRPr="00233788">
        <w:t>zmodyfikowano zasady badania sytuacji finansowej wnioskodawcy,</w:t>
      </w:r>
    </w:p>
    <w:p w14:paraId="46E08748" w14:textId="77777777" w:rsidR="00FB1317" w:rsidRPr="00233788" w:rsidRDefault="00FB1317" w:rsidP="002D3260">
      <w:pPr>
        <w:pStyle w:val="ListParagraph"/>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ListParagraph"/>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ListParagraph"/>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ListParagraph"/>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ListParagraph"/>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ListParagraph"/>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ListParagraph"/>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ListParagraph"/>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rsidP="002D3260">
      <w:pPr>
        <w:pStyle w:val="ListParagraph"/>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ListParagraph"/>
        <w:numPr>
          <w:ilvl w:val="0"/>
          <w:numId w:val="26"/>
        </w:numPr>
      </w:pPr>
      <w:r w:rsidRPr="00233788">
        <w:t>kształcenie jest prowadzone w dziedzinach i dyscyplinach,</w:t>
      </w:r>
    </w:p>
    <w:p w14:paraId="6EB5CD06" w14:textId="77777777" w:rsidR="00FB1317" w:rsidRPr="00233788" w:rsidRDefault="00FB1317" w:rsidP="002D3260">
      <w:pPr>
        <w:pStyle w:val="ListParagraph"/>
        <w:numPr>
          <w:ilvl w:val="0"/>
          <w:numId w:val="26"/>
        </w:numPr>
      </w:pPr>
      <w:r w:rsidRPr="00233788">
        <w:t>wprowadzono do ustawy pojęcie „dyscyplina wiodąca”,</w:t>
      </w:r>
    </w:p>
    <w:p w14:paraId="4F873EDD" w14:textId="77777777" w:rsidR="00FB1317" w:rsidRPr="00233788" w:rsidRDefault="00FB1317" w:rsidP="002D3260">
      <w:pPr>
        <w:pStyle w:val="ListParagraph"/>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ListParagraph"/>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ListParagraph"/>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ListParagraph"/>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ListParagraph"/>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ListParagraph"/>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ListParagraph"/>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ListParagraph"/>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ListParagraph"/>
        <w:numPr>
          <w:ilvl w:val="0"/>
          <w:numId w:val="26"/>
        </w:numPr>
      </w:pPr>
      <w:r w:rsidRPr="00233788">
        <w:t>do przepisów wprowadzono pojęcie „studia dualne”,</w:t>
      </w:r>
    </w:p>
    <w:p w14:paraId="264C5700" w14:textId="77777777" w:rsidR="00FB1317" w:rsidRPr="00233788" w:rsidRDefault="00FB1317" w:rsidP="002D3260">
      <w:pPr>
        <w:pStyle w:val="ListParagraph"/>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ListParagraph"/>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ListParagraph"/>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ListParagraph"/>
        <w:numPr>
          <w:ilvl w:val="0"/>
          <w:numId w:val="26"/>
        </w:numPr>
      </w:pPr>
      <w:r w:rsidRPr="00233788">
        <w:t>uregulowano ramy czasowe roku akademickiego,</w:t>
      </w:r>
    </w:p>
    <w:p w14:paraId="66C93D54" w14:textId="77777777" w:rsidR="00FB1317" w:rsidRPr="00233788" w:rsidRDefault="00FB1317" w:rsidP="002D3260">
      <w:pPr>
        <w:pStyle w:val="ListParagraph"/>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ListParagraph"/>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ListParagraph"/>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ListParagraph"/>
        <w:numPr>
          <w:ilvl w:val="0"/>
          <w:numId w:val="26"/>
        </w:numPr>
      </w:pPr>
      <w:r w:rsidRPr="00233788">
        <w:t>uproszczono zakres wymagań stawianych przed prowadzącymi zajęcia,</w:t>
      </w:r>
    </w:p>
    <w:p w14:paraId="296FB2CE" w14:textId="77777777" w:rsidR="00FB1317" w:rsidRPr="00233788" w:rsidRDefault="00FB1317" w:rsidP="002D3260">
      <w:pPr>
        <w:pStyle w:val="ListParagraph"/>
        <w:numPr>
          <w:ilvl w:val="0"/>
          <w:numId w:val="26"/>
        </w:numPr>
      </w:pPr>
      <w:r w:rsidRPr="00233788">
        <w:t>zlikwidowano instytucję minimum kadrowego,</w:t>
      </w:r>
    </w:p>
    <w:p w14:paraId="3D2B43E1" w14:textId="77777777" w:rsidR="00FB1317" w:rsidRPr="00233788" w:rsidRDefault="00FB1317" w:rsidP="002D3260">
      <w:pPr>
        <w:pStyle w:val="ListParagraph"/>
        <w:numPr>
          <w:ilvl w:val="0"/>
          <w:numId w:val="26"/>
        </w:numPr>
      </w:pPr>
      <w:r w:rsidRPr="00233788">
        <w:t>zniesiono obowiązek zawierania umów ze studentami,</w:t>
      </w:r>
    </w:p>
    <w:p w14:paraId="3FD7EDAC" w14:textId="77777777" w:rsidR="00FB1317" w:rsidRPr="00233788" w:rsidRDefault="00FB1317" w:rsidP="002D3260">
      <w:pPr>
        <w:pStyle w:val="ListParagraph"/>
        <w:numPr>
          <w:ilvl w:val="0"/>
          <w:numId w:val="26"/>
        </w:numPr>
      </w:pPr>
      <w:r w:rsidRPr="00233788">
        <w:t>zmieniono katalog opłat możliwych do pobierania przez uczelnie,</w:t>
      </w:r>
    </w:p>
    <w:p w14:paraId="59C5BEA4" w14:textId="77777777" w:rsidR="00FB1317" w:rsidRPr="00233788" w:rsidRDefault="00FB1317" w:rsidP="002D3260">
      <w:pPr>
        <w:pStyle w:val="ListParagraph"/>
        <w:numPr>
          <w:ilvl w:val="0"/>
          <w:numId w:val="26"/>
        </w:numPr>
      </w:pPr>
      <w:r w:rsidRPr="00233788">
        <w:t>zredefiniowano katalog opłat zakazanych,</w:t>
      </w:r>
    </w:p>
    <w:p w14:paraId="122F8DA5" w14:textId="77777777" w:rsidR="00FB1317" w:rsidRPr="00233788" w:rsidRDefault="00FB1317" w:rsidP="002D3260">
      <w:pPr>
        <w:pStyle w:val="ListParagraph"/>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ListParagraph"/>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ListParagraph"/>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ListParagraph"/>
        <w:numPr>
          <w:ilvl w:val="0"/>
          <w:numId w:val="26"/>
        </w:numPr>
      </w:pPr>
      <w:r w:rsidRPr="00233788">
        <w:t>zmianie uległa zawartość teczki akt osobowych studenta,</w:t>
      </w:r>
    </w:p>
    <w:p w14:paraId="4B480934" w14:textId="77777777" w:rsidR="00FB1317" w:rsidRPr="00233788" w:rsidRDefault="00FB1317" w:rsidP="002D3260">
      <w:pPr>
        <w:pStyle w:val="ListParagraph"/>
        <w:numPr>
          <w:ilvl w:val="0"/>
          <w:numId w:val="26"/>
        </w:numPr>
      </w:pPr>
      <w:r w:rsidRPr="00233788">
        <w:t>zrezygnowano z wydawania decyzji o przyjęciu na studia,</w:t>
      </w:r>
    </w:p>
    <w:p w14:paraId="2595DC65" w14:textId="77777777" w:rsidR="00FB1317" w:rsidRPr="00233788" w:rsidRDefault="00FB1317" w:rsidP="002D3260">
      <w:pPr>
        <w:pStyle w:val="ListParagraph"/>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ListParagraph"/>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ListParagraph"/>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ListParagraph"/>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ListParagraph"/>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ListParagraph"/>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ListParagraph"/>
        <w:numPr>
          <w:ilvl w:val="0"/>
          <w:numId w:val="26"/>
        </w:numPr>
      </w:pPr>
      <w:r w:rsidRPr="00233788">
        <w:t>recenzje pracy dyplomowej stały się co do zasady jawne,</w:t>
      </w:r>
    </w:p>
    <w:p w14:paraId="4A92C175" w14:textId="77777777" w:rsidR="00FB1317" w:rsidRPr="00233788" w:rsidRDefault="00FB1317" w:rsidP="002D3260">
      <w:pPr>
        <w:pStyle w:val="ListParagraph"/>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ListParagraph"/>
        <w:numPr>
          <w:ilvl w:val="0"/>
          <w:numId w:val="26"/>
        </w:numPr>
      </w:pPr>
      <w:r w:rsidRPr="00233788">
        <w:t>nieznacznym zmianom uległa procedura uwierzytelniania dokumentów,</w:t>
      </w:r>
    </w:p>
    <w:p w14:paraId="5BAE2CEB" w14:textId="77777777" w:rsidR="00FB1317" w:rsidRPr="00233788" w:rsidRDefault="00FB1317" w:rsidP="002D3260">
      <w:pPr>
        <w:pStyle w:val="ListParagraph"/>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ListParagraph"/>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ListParagraph"/>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ListParagraph"/>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ListParagraph"/>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ListParagraph"/>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ListParagraph"/>
        <w:numPr>
          <w:ilvl w:val="0"/>
          <w:numId w:val="26"/>
        </w:numPr>
      </w:pPr>
      <w:r w:rsidRPr="00233788">
        <w:t>wprowadzono kompleksową ocenę PKA,</w:t>
      </w:r>
    </w:p>
    <w:p w14:paraId="6DE92803" w14:textId="77777777" w:rsidR="00FB1317" w:rsidRPr="00233788" w:rsidRDefault="00FB1317" w:rsidP="002D3260">
      <w:pPr>
        <w:pStyle w:val="ListParagraph"/>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ListParagraph"/>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rsidP="002D3260">
      <w:pPr>
        <w:pStyle w:val="ListParagraph"/>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ListParagraph"/>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ListParagraph"/>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ListParagraph"/>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ListParagraph"/>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ListParagraph"/>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ListParagraph"/>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ListParagraph"/>
        <w:numPr>
          <w:ilvl w:val="0"/>
          <w:numId w:val="26"/>
        </w:numPr>
      </w:pPr>
      <w:r w:rsidRPr="00233788">
        <w:t>ujednolicono tryb przyznawania dotacji na zadania inwestycyjne,</w:t>
      </w:r>
    </w:p>
    <w:p w14:paraId="63B66AD3" w14:textId="77777777" w:rsidR="00FB1317" w:rsidRPr="00233788" w:rsidRDefault="00FB1317" w:rsidP="002D3260">
      <w:pPr>
        <w:pStyle w:val="ListParagraph"/>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ListParagraph"/>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ListParagraph"/>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ListParagraph"/>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ListParagraph"/>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ListParagraph"/>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ListParagraph"/>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ListParagraph"/>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ListParagraph"/>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ListParagraph"/>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ListParagraph"/>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ListParagraph"/>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ListParagraph"/>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ListParagraph"/>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rsidP="002D3260">
      <w:pPr>
        <w:pStyle w:val="ListParagraph"/>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ListParagraph"/>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ListParagraph"/>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386" w:name="_Toc164801043"/>
      <w:bookmarkStart w:id="387" w:name="_Toc164801281"/>
      <w:r w:rsidRPr="00233788">
        <w:lastRenderedPageBreak/>
        <w:t>Załącznik 2 - Kwestionariusze badania satysfakcji interesariuszy</w:t>
      </w:r>
      <w:bookmarkEnd w:id="386"/>
      <w:bookmarkEnd w:id="387"/>
    </w:p>
    <w:p w14:paraId="16571B9D" w14:textId="77777777" w:rsidR="00FB1317" w:rsidRPr="00233788" w:rsidRDefault="00FB1317" w:rsidP="00FB1317">
      <w:pPr>
        <w:pStyle w:val="ListParagraph"/>
        <w:ind w:left="1069" w:firstLine="0"/>
      </w:pPr>
    </w:p>
    <w:p w14:paraId="26CB2370"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ListParagraph"/>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ListParagraph"/>
        <w:numPr>
          <w:ilvl w:val="0"/>
          <w:numId w:val="25"/>
        </w:numPr>
      </w:pPr>
      <w:r w:rsidRPr="00233788">
        <w:t>Kwestionariusz badania satysfakcji pracodawców z usług uczelni technicznej</w:t>
      </w:r>
    </w:p>
    <w:p w14:paraId="1C7C1B7C"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ListParagraph"/>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388" w:name="_Toc164801044"/>
      <w:bookmarkStart w:id="389" w:name="_Toc164801282"/>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388"/>
      <w:bookmarkEnd w:id="389"/>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Heading1"/>
        <w:numPr>
          <w:ilvl w:val="0"/>
          <w:numId w:val="0"/>
        </w:numPr>
        <w:ind w:left="432"/>
      </w:pPr>
      <w:bookmarkStart w:id="390" w:name="_Toc164801045"/>
      <w:bookmarkStart w:id="391" w:name="_Toc164801283"/>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390"/>
      <w:bookmarkEnd w:id="391"/>
    </w:p>
    <w:p w14:paraId="5427DF13" w14:textId="27CCA960" w:rsidR="00622247" w:rsidRDefault="00622247" w:rsidP="00622247">
      <w:pPr>
        <w:pStyle w:val="Tytutabeli"/>
      </w:pPr>
      <w:bookmarkStart w:id="392" w:name="_Ref134656238"/>
      <w:bookmarkStart w:id="393" w:name="_Toc164801422"/>
      <w:r>
        <w:t xml:space="preserve">Tabela </w:t>
      </w:r>
      <w:fldSimple w:instr=" SEQ Tabela \* ARABIC ">
        <w:r w:rsidR="00273E1B">
          <w:rPr>
            <w:noProof/>
          </w:rPr>
          <w:t>81</w:t>
        </w:r>
      </w:fldSimple>
      <w:bookmarkEnd w:id="392"/>
      <w:r>
        <w:t xml:space="preserve"> </w:t>
      </w:r>
      <w:r w:rsidRPr="00622247">
        <w:rPr>
          <w:lang w:eastAsia="pl-PL"/>
        </w:rPr>
        <w:t>RankingRV250 dla top100 uczelni w THE, ARWU, QS i Webometrics</w:t>
      </w:r>
      <w:bookmarkEnd w:id="393"/>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Heading1"/>
        <w:numPr>
          <w:ilvl w:val="0"/>
          <w:numId w:val="0"/>
        </w:numPr>
        <w:ind w:left="432"/>
      </w:pPr>
      <w:bookmarkStart w:id="394" w:name="_Toc164801046"/>
      <w:bookmarkStart w:id="395" w:name="_Toc164801284"/>
      <w:r w:rsidRPr="00233788">
        <w:lastRenderedPageBreak/>
        <w:t xml:space="preserve">Załącznik </w:t>
      </w:r>
      <w:r>
        <w:t>5</w:t>
      </w:r>
      <w:r w:rsidRPr="00233788">
        <w:t xml:space="preserve"> – </w:t>
      </w:r>
      <w:r>
        <w:t>Lista artykułów naukowych przyjętych do Analizy grup interesariuszy uczelni wyższych w badaniu SLR</w:t>
      </w:r>
      <w:bookmarkEnd w:id="394"/>
      <w:bookmarkEnd w:id="395"/>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9A4ED7"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A4ED7"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9A4ED7"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A4ED7"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9A4ED7"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A4ED7"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A4ED7"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A4ED7"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A4ED7"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A4ED7"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A4ED7"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A4ED7"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A4ED7"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A4ED7"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A4ED7"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A4ED7"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A4ED7"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A4ED7"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A4ED7"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A4ED7"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A4ED7"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A4ED7"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A4ED7"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A4ED7"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A4ED7"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A4ED7"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A4ED7"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A4ED7"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A4ED7"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A4ED7"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A4ED7"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A4ED7"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A4ED7"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A4ED7"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A4ED7"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A4ED7"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A4ED7"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A4ED7"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A4ED7"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A4ED7"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A4ED7"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A4ED7"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A4ED7"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A4ED7"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9A4ED7"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9A4ED7"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A4ED7"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A4ED7"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A4ED7"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A4ED7"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A4ED7"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A4ED7"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A4ED7"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A4ED7"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A4ED7"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A4ED7"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A4ED7"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A4ED7"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A4ED7"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A4ED7"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A4ED7"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A4ED7"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A4ED7"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A4ED7"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A4ED7"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A4ED7"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A4ED7"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A4ED7"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A4ED7"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A4ED7"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A4ED7"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9A4ED7"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A4ED7"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A4ED7"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A4ED7"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A4ED7"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A4ED7"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A4ED7"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9A4ED7"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9A4ED7"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A4ED7"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A4ED7"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A4ED7"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A4ED7"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A4ED7"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A4ED7"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A4ED7"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A4ED7"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A4ED7"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A4ED7"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A4ED7"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A4ED7"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A4ED7"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A4ED7"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9A4ED7"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A4ED7"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A4ED7"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A4ED7"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9A4ED7"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A4ED7"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A4ED7"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A4ED7"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A4ED7"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9A4ED7"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A4ED7"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A4ED7"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A4ED7"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A4ED7"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A4ED7"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9A4ED7"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A4ED7"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A4ED7"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A4ED7"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A4ED7"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A4ED7"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A4ED7"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A4ED7"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A4ED7"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A4ED7"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9A4ED7"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A4ED7"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A4ED7"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A4ED7"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A4ED7"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A4ED7"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A4ED7"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A4ED7"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A4ED7"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A4ED7"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9A4ED7"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A4ED7"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A4ED7"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A4ED7"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A4ED7"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9A4ED7"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A4ED7"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A4ED7"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A4ED7"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9A4ED7"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A4ED7"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A4ED7"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A4ED7"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A4ED7"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A4ED7"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A4ED7"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9A4ED7"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A4ED7"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A4ED7"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A4ED7"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A4ED7"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A4ED7"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9A4ED7"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A4ED7"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A4ED7"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A4ED7"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A4ED7"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A4ED7"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9A4ED7"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A4ED7"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A4ED7"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A4ED7"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A4ED7"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A4ED7"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A4ED7"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A4ED7"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A4ED7"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A4ED7"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A4ED7"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A4ED7"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A4ED7"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A4ED7"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A4ED7"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9A4ED7"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A4ED7"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A4ED7"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A4ED7"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A4ED7"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A4ED7"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A4ED7"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A4ED7"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A4ED7"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A4ED7"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A4ED7"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A4ED7"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A4ED7"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A4ED7"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A4ED7"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A4ED7"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A4ED7"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9A4ED7"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A4ED7"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A4ED7"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A4ED7"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A4ED7"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A4ED7"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A4ED7"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A4ED7"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A4ED7"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A4ED7"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A4ED7"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9A4ED7"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A4ED7"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A4ED7"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A4ED7"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A4ED7"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A4ED7"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A4ED7"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A4ED7"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A4ED7"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A4ED7"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9A4ED7"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A4ED7"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A4ED7"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A4ED7"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A4ED7"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9A4ED7"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A4ED7"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A4ED7"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A4ED7"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A4ED7"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A4ED7"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A4ED7"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A4ED7"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9A4ED7"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A4ED7"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A4ED7"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A4ED7"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A4ED7"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A4ED7"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A4ED7"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A4ED7"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A4ED7"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A4ED7"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A4ED7"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A4ED7"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A4ED7"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A4ED7"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A4ED7"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A4ED7"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A4ED7"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9A4ED7"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A4ED7"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A4ED7"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A4ED7"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A4ED7"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9A4ED7"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A4ED7"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A4ED7"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A4ED7"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A4ED7"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A4ED7"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A4ED7"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A4ED7"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A4ED7"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A4ED7"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9A4ED7"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A4ED7"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A4ED7"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A4ED7"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A4ED7"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A4ED7"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A4ED7"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A4ED7"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A4ED7"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A4ED7"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A4ED7"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A4ED7"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A4ED7"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A4ED7"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A4ED7"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A4ED7"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A4ED7"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A4ED7"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A4ED7"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A4ED7"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A4ED7"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A4ED7"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A4ED7"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A4ED7"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A4ED7"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A4ED7"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A4ED7"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9A4ED7"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A4ED7"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A4ED7"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A4ED7"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A4ED7"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A4ED7"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A4ED7"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A4ED7"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A4ED7"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A4ED7"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A4ED7"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A4ED7"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A4ED7"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A4ED7"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9A4ED7"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A4ED7"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A4ED7"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A4ED7"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A4ED7"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A4ED7"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A4ED7"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A4ED7"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A4ED7"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A4ED7"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9A4ED7"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A4ED7"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A4ED7"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A4ED7"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A4ED7"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A4ED7"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A4ED7"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A4ED7"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A4ED7"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A4ED7"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A4ED7"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9A4ED7"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A4ED7"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A4ED7"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A4ED7"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A4ED7"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A4ED7"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A4ED7"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A4ED7"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A4ED7"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A4ED7"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A4ED7"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A4ED7"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A4ED7"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A4ED7"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A4ED7"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A4ED7"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A4ED7"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A4ED7"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A4ED7"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9A4ED7"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A4ED7"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A4ED7"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A4ED7"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A4ED7"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A4ED7"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A4ED7"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A4ED7"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A4ED7"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A4ED7"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A4ED7"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A4ED7"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9A4ED7"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A4ED7"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A4ED7"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A4ED7"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A4ED7"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A4ED7"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A4ED7"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A4ED7"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A4ED7"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A4ED7"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A4ED7"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9A4ED7"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A4ED7"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9A4ED7"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A4ED7"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A4ED7"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A4ED7"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A4ED7"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A4ED7"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A4ED7"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A4ED7"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A4ED7"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A4ED7"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A4ED7"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A4ED7"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A4ED7"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A4ED7"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A4ED7"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A4ED7"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A4ED7"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A4ED7"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A4ED7"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A4ED7"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A4ED7"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A4ED7"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A4ED7"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A4ED7"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A4ED7"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A4ED7"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A4ED7"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A4ED7"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A4ED7"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A4ED7"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A4ED7"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A4ED7"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9A4ED7"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A4ED7"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A4ED7"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A4ED7"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A4ED7"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A4ED7"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A4ED7"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A4ED7"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A4ED7"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A4ED7"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A4ED7"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A4ED7"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A4ED7"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A4ED7"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A4ED7"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A4ED7"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A4ED7"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A4ED7"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A4ED7"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A4ED7"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A4ED7"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A4ED7"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A4ED7"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A4ED7"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A4ED7"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A4ED7"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A4ED7"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A4ED7"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A4ED7"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A4ED7"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A4ED7"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9A4ED7"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A4ED7"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A4ED7"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A4ED7"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A4ED7"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A4ED7"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A4ED7"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9A4ED7"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A4ED7"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A4ED7"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A4ED7"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A4ED7"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A4ED7"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A4ED7"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Heading1"/>
        <w:numPr>
          <w:ilvl w:val="0"/>
          <w:numId w:val="0"/>
        </w:numPr>
        <w:ind w:left="432"/>
      </w:pPr>
      <w:bookmarkStart w:id="396" w:name="_Toc164801047"/>
      <w:bookmarkStart w:id="397" w:name="_Toc164801285"/>
      <w:r w:rsidRPr="00233788">
        <w:lastRenderedPageBreak/>
        <w:t xml:space="preserve">Załącznik </w:t>
      </w:r>
      <w:r>
        <w:t>6</w:t>
      </w:r>
      <w:r w:rsidRPr="00233788">
        <w:t xml:space="preserve"> – </w:t>
      </w:r>
      <w:bookmarkStart w:id="398"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396"/>
      <w:bookmarkEnd w:id="397"/>
      <w:bookmarkEnd w:id="398"/>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34"/>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Heading1"/>
        <w:numPr>
          <w:ilvl w:val="0"/>
          <w:numId w:val="0"/>
        </w:numPr>
        <w:ind w:left="432"/>
      </w:pPr>
      <w:bookmarkStart w:id="399" w:name="_Toc164801048"/>
      <w:bookmarkStart w:id="400" w:name="_Toc164801286"/>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399"/>
      <w:bookmarkEnd w:id="400"/>
    </w:p>
    <w:p w14:paraId="74AE2DCF" w14:textId="4CA19AF2" w:rsidR="00BC6853" w:rsidRDefault="00BC6853" w:rsidP="00BC6853">
      <w:commentRangeStart w:id="401"/>
      <w:r>
        <w:t>Wstawić obraz SSDQM_HQ</w:t>
      </w:r>
      <w:commentRangeEnd w:id="401"/>
      <w:r>
        <w:rPr>
          <w:rStyle w:val="CommentReference"/>
          <w:rFonts w:ascii="Times New Roman" w:eastAsia="Times New Roman" w:hAnsi="Times New Roman"/>
          <w:szCs w:val="20"/>
          <w:lang w:eastAsia="pl-PL"/>
        </w:rPr>
        <w:commentReference w:id="40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ListParagraph"/>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ListParagraph"/>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ListParagraph"/>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ListParagraph"/>
        <w:numPr>
          <w:ilvl w:val="1"/>
          <w:numId w:val="52"/>
        </w:numPr>
      </w:pPr>
      <w:r>
        <w:t>Opis cech każdej z grup w celu ich odpowiedniej klasyfikacji</w:t>
      </w:r>
    </w:p>
    <w:p w14:paraId="09A9F4EF" w14:textId="77777777" w:rsidR="00BC6853" w:rsidRDefault="00BC6853" w:rsidP="002D3260">
      <w:pPr>
        <w:pStyle w:val="ListParagraph"/>
        <w:numPr>
          <w:ilvl w:val="1"/>
          <w:numId w:val="52"/>
        </w:numPr>
      </w:pPr>
      <w:r>
        <w:t>Wybór najistotniejszych grup interesariuszy przy uwzględnieniu misji i celów organizacji</w:t>
      </w:r>
    </w:p>
    <w:p w14:paraId="58261903" w14:textId="77777777" w:rsidR="00BC6853" w:rsidRDefault="00BC6853" w:rsidP="002D3260">
      <w:pPr>
        <w:pStyle w:val="ListParagraph"/>
        <w:numPr>
          <w:ilvl w:val="0"/>
          <w:numId w:val="52"/>
        </w:numPr>
      </w:pPr>
      <w:r>
        <w:t>Identyfikacja istotnych obszarów doskonalenia z punktu widzenia interesariuszy — badanie jakościowe</w:t>
      </w:r>
    </w:p>
    <w:p w14:paraId="489A7E07" w14:textId="77777777" w:rsidR="00BC6853" w:rsidRDefault="00BC6853" w:rsidP="002D3260">
      <w:pPr>
        <w:pStyle w:val="ListParagraph"/>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ListParagraph"/>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ListParagraph"/>
        <w:numPr>
          <w:ilvl w:val="1"/>
          <w:numId w:val="52"/>
        </w:numPr>
      </w:pPr>
      <w:r>
        <w:t>Przeprowadzenie wywiadów badania jakościowego</w:t>
      </w:r>
    </w:p>
    <w:p w14:paraId="11A6914A" w14:textId="77777777" w:rsidR="00BC6853" w:rsidRDefault="00BC6853" w:rsidP="002D3260">
      <w:pPr>
        <w:pStyle w:val="ListParagraph"/>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ListParagraph"/>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ListParagraph"/>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ListParagraph"/>
        <w:numPr>
          <w:ilvl w:val="1"/>
          <w:numId w:val="52"/>
        </w:numPr>
      </w:pPr>
      <w:r w:rsidRPr="007E3E7E">
        <w:t>Opracowanie narzędzia badawczego</w:t>
      </w:r>
    </w:p>
    <w:p w14:paraId="7BC8F617" w14:textId="77777777" w:rsidR="00BC6853" w:rsidRPr="007E3E7E" w:rsidRDefault="00BC6853" w:rsidP="002D3260">
      <w:pPr>
        <w:pStyle w:val="ListParagraph"/>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ListParagraph"/>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ListParagraph"/>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ListParagraph"/>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ListParagraph"/>
        <w:numPr>
          <w:ilvl w:val="1"/>
          <w:numId w:val="52"/>
        </w:numPr>
      </w:pPr>
      <w:r w:rsidRPr="007E3E7E">
        <w:t>Wprowadzenie ewentualnych korekt do narzędzia pomiarowego</w:t>
      </w:r>
    </w:p>
    <w:p w14:paraId="3D99E1CC" w14:textId="77777777" w:rsidR="00BC6853" w:rsidRPr="007E3E7E" w:rsidRDefault="00BC6853" w:rsidP="002D3260">
      <w:pPr>
        <w:pStyle w:val="ListParagraph"/>
        <w:numPr>
          <w:ilvl w:val="1"/>
          <w:numId w:val="52"/>
        </w:numPr>
      </w:pPr>
      <w:r w:rsidRPr="007E3E7E">
        <w:t>Przeprowadzenie badania właściwego</w:t>
      </w:r>
    </w:p>
    <w:p w14:paraId="537835FC" w14:textId="77777777" w:rsidR="00BC6853" w:rsidRPr="007E3E7E" w:rsidRDefault="00BC6853" w:rsidP="002D3260">
      <w:pPr>
        <w:pStyle w:val="ListParagraph"/>
        <w:numPr>
          <w:ilvl w:val="1"/>
          <w:numId w:val="52"/>
        </w:numPr>
      </w:pPr>
      <w:r w:rsidRPr="007E3E7E">
        <w:t>Analiza wyników badania</w:t>
      </w:r>
    </w:p>
    <w:p w14:paraId="45BBED72" w14:textId="77777777" w:rsidR="00BC6853" w:rsidRPr="007E3E7E" w:rsidRDefault="00BC6853" w:rsidP="002D3260">
      <w:pPr>
        <w:pStyle w:val="ListParagraph"/>
        <w:numPr>
          <w:ilvl w:val="2"/>
          <w:numId w:val="52"/>
        </w:numPr>
      </w:pPr>
      <w:r w:rsidRPr="007E3E7E">
        <w:t>Weryfikacja reprezentatywności grupy badawczej</w:t>
      </w:r>
    </w:p>
    <w:p w14:paraId="559113A4" w14:textId="77777777" w:rsidR="00BC6853" w:rsidRDefault="00BC6853" w:rsidP="002D3260">
      <w:pPr>
        <w:pStyle w:val="ListParagraph"/>
        <w:numPr>
          <w:ilvl w:val="2"/>
          <w:numId w:val="52"/>
        </w:numPr>
      </w:pPr>
      <w:r w:rsidRPr="007E3E7E">
        <w:t>Weryfikacji statystycznej istotności uzyskanych wyników</w:t>
      </w:r>
    </w:p>
    <w:p w14:paraId="39AB63A1" w14:textId="022FE547" w:rsidR="00BC6853" w:rsidRDefault="00FA3EFF" w:rsidP="002D3260">
      <w:pPr>
        <w:pStyle w:val="ListParagraph"/>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ListParagraph"/>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ListParagraph"/>
        <w:numPr>
          <w:ilvl w:val="1"/>
          <w:numId w:val="52"/>
        </w:numPr>
      </w:pPr>
      <w:r w:rsidRPr="007E3E7E">
        <w:t>Opracowanie raportu z badania</w:t>
      </w:r>
    </w:p>
    <w:p w14:paraId="062E12DB" w14:textId="77777777" w:rsidR="00BC6853" w:rsidRDefault="00BC6853" w:rsidP="002D3260">
      <w:pPr>
        <w:pStyle w:val="ListParagraph"/>
        <w:numPr>
          <w:ilvl w:val="0"/>
          <w:numId w:val="52"/>
        </w:numPr>
      </w:pPr>
      <w:r>
        <w:t>Wybór obszarów do doskonalenia</w:t>
      </w:r>
    </w:p>
    <w:p w14:paraId="30960EF6" w14:textId="77777777" w:rsidR="00BC6853" w:rsidRDefault="00BC6853" w:rsidP="002D3260">
      <w:pPr>
        <w:pStyle w:val="ListParagraph"/>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ListParagraph"/>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ListParagraph"/>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ListParagraph"/>
        <w:numPr>
          <w:ilvl w:val="0"/>
          <w:numId w:val="52"/>
        </w:numPr>
      </w:pPr>
      <w:r>
        <w:t>Implementacja zmian w celu osiągnięcia poprawy w wybranych obszarach</w:t>
      </w:r>
    </w:p>
    <w:p w14:paraId="61E25CAD" w14:textId="77777777" w:rsidR="00BC6853" w:rsidRDefault="00BC6853" w:rsidP="002D3260">
      <w:pPr>
        <w:pStyle w:val="ListParagraph"/>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ListParagraph"/>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ListParagraph"/>
        <w:numPr>
          <w:ilvl w:val="1"/>
          <w:numId w:val="52"/>
        </w:numPr>
      </w:pPr>
      <w:r>
        <w:t>[A] Określenie wstępnej wizji celu do poprawy</w:t>
      </w:r>
    </w:p>
    <w:p w14:paraId="4F538338" w14:textId="77777777" w:rsidR="00BC6853" w:rsidRDefault="00BC6853" w:rsidP="002D3260">
      <w:pPr>
        <w:pStyle w:val="ListParagraph"/>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ListParagraph"/>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ListParagraph"/>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ListParagraph"/>
        <w:numPr>
          <w:ilvl w:val="1"/>
          <w:numId w:val="52"/>
        </w:numPr>
      </w:pPr>
      <w:r>
        <w:t>[A] Ustalenie wstępnego planu działań wraz z ich przewidywanymi kosztami oraz wzajemnymi zależnościami</w:t>
      </w:r>
    </w:p>
    <w:p w14:paraId="74BC8955" w14:textId="77777777" w:rsidR="00BC6853" w:rsidRDefault="00BC6853" w:rsidP="002D3260">
      <w:pPr>
        <w:pStyle w:val="ListParagraph"/>
        <w:numPr>
          <w:ilvl w:val="1"/>
          <w:numId w:val="52"/>
        </w:numPr>
      </w:pPr>
      <w:r>
        <w:t>[A] Iteracyjne wdrażanie zmian i ich bieżąca weryfikacja (plan, realizacja, weryfikacja)</w:t>
      </w:r>
    </w:p>
    <w:p w14:paraId="7FED70FE" w14:textId="77777777" w:rsidR="00BC6853" w:rsidRDefault="00BC6853" w:rsidP="002D3260">
      <w:pPr>
        <w:pStyle w:val="ListParagraph"/>
        <w:numPr>
          <w:ilvl w:val="1"/>
          <w:numId w:val="52"/>
        </w:numPr>
      </w:pPr>
      <w:r>
        <w:t>[A] Iteracyjne przeglądy i doskonalenie sposobów pracy i współpracy zespołu</w:t>
      </w:r>
    </w:p>
    <w:p w14:paraId="5314CEDC" w14:textId="77777777" w:rsidR="00BC6853" w:rsidRDefault="00BC6853" w:rsidP="002D3260">
      <w:pPr>
        <w:pStyle w:val="ListParagraph"/>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ListParagraph"/>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ListParagraph"/>
        <w:numPr>
          <w:ilvl w:val="1"/>
          <w:numId w:val="52"/>
        </w:numPr>
      </w:pPr>
      <w:r>
        <w:t>[W] Szczegółowe określenie celu do osiągnięcia</w:t>
      </w:r>
    </w:p>
    <w:p w14:paraId="7004DECD" w14:textId="77777777" w:rsidR="00BC6853" w:rsidRDefault="00BC6853" w:rsidP="002D3260">
      <w:pPr>
        <w:pStyle w:val="ListParagraph"/>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ListParagraph"/>
        <w:numPr>
          <w:ilvl w:val="1"/>
          <w:numId w:val="52"/>
        </w:numPr>
      </w:pPr>
      <w:r>
        <w:t>[W] Weryfikacja planu i opracowanie harmonogramu wraz z harmonogramem wykorzystania zasobów</w:t>
      </w:r>
    </w:p>
    <w:p w14:paraId="252AC35C" w14:textId="77777777" w:rsidR="00BC6853" w:rsidRDefault="00BC6853" w:rsidP="002D3260">
      <w:pPr>
        <w:pStyle w:val="ListParagraph"/>
        <w:numPr>
          <w:ilvl w:val="1"/>
          <w:numId w:val="52"/>
        </w:numPr>
      </w:pPr>
      <w:r>
        <w:t>[W] Określenie ścieżki krytycznej projektu i najistotniejszych ryzyk do monitorowania</w:t>
      </w:r>
    </w:p>
    <w:p w14:paraId="749554B8" w14:textId="77777777" w:rsidR="00BC6853" w:rsidRDefault="00BC6853" w:rsidP="002D3260">
      <w:pPr>
        <w:pStyle w:val="ListParagraph"/>
        <w:numPr>
          <w:ilvl w:val="1"/>
          <w:numId w:val="52"/>
        </w:numPr>
      </w:pPr>
      <w:r>
        <w:t>[W] Wprowadzenie ewentualnych korekt do planu</w:t>
      </w:r>
    </w:p>
    <w:p w14:paraId="1FE00ECE" w14:textId="77777777" w:rsidR="00BC6853" w:rsidRDefault="00BC6853" w:rsidP="002D3260">
      <w:pPr>
        <w:pStyle w:val="ListParagraph"/>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ListParagraph"/>
        <w:numPr>
          <w:ilvl w:val="1"/>
          <w:numId w:val="52"/>
        </w:numPr>
      </w:pPr>
      <w:r>
        <w:t>[W] Weryfikacja stopnia osiągnięcia celu poprawy</w:t>
      </w:r>
    </w:p>
    <w:p w14:paraId="597FE131" w14:textId="77777777" w:rsidR="00BC6853" w:rsidRDefault="00BC6853" w:rsidP="002D3260">
      <w:pPr>
        <w:pStyle w:val="ListParagraph"/>
        <w:numPr>
          <w:ilvl w:val="0"/>
          <w:numId w:val="52"/>
        </w:numPr>
      </w:pPr>
      <w:r>
        <w:t>Zaplanowanie ciągłego pozyskiwania informacji zwrotnej</w:t>
      </w:r>
    </w:p>
    <w:p w14:paraId="19EF026C" w14:textId="77777777" w:rsidR="00BC6853" w:rsidRDefault="00BC6853" w:rsidP="002D3260">
      <w:pPr>
        <w:pStyle w:val="ListParagraph"/>
        <w:numPr>
          <w:ilvl w:val="1"/>
          <w:numId w:val="52"/>
        </w:numPr>
      </w:pPr>
      <w:r>
        <w:t>Ustalenie szczegółów metod ciągłego pozyskiwania informacji zwrotnej</w:t>
      </w:r>
    </w:p>
    <w:p w14:paraId="013CB91D" w14:textId="77777777" w:rsidR="00BC6853" w:rsidRDefault="00BC6853" w:rsidP="002D3260">
      <w:pPr>
        <w:pStyle w:val="ListParagraph"/>
        <w:numPr>
          <w:ilvl w:val="1"/>
          <w:numId w:val="52"/>
        </w:numPr>
      </w:pPr>
      <w:r>
        <w:t>Zaplanowanie regularnych cykli pozyskiwania informacji zwrotnej</w:t>
      </w:r>
    </w:p>
    <w:p w14:paraId="119632C7" w14:textId="2601AF24" w:rsidR="00BC6853" w:rsidRDefault="00BC6853" w:rsidP="002D3260">
      <w:pPr>
        <w:pStyle w:val="ListParagraph"/>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ListParagraph"/>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ListParagraph"/>
        <w:numPr>
          <w:ilvl w:val="0"/>
          <w:numId w:val="52"/>
        </w:numPr>
      </w:pPr>
      <w:r>
        <w:t>Ciągłe doskonalenie</w:t>
      </w:r>
    </w:p>
    <w:p w14:paraId="59758E51" w14:textId="77777777" w:rsidR="00BC6853" w:rsidRDefault="00BC6853" w:rsidP="002D3260">
      <w:pPr>
        <w:pStyle w:val="ListParagraph"/>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ListParagraph"/>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ListParagraph"/>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ListParagraph"/>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ListParagraph"/>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ListParagraph"/>
        <w:numPr>
          <w:ilvl w:val="2"/>
          <w:numId w:val="52"/>
        </w:numPr>
      </w:pPr>
      <w:r>
        <w:t>Ustanowienie zestawu metod pomiaru i weryfikacji efektów działań (uczelni, w tym procesów zmian/doskonalenia)</w:t>
      </w:r>
    </w:p>
    <w:p w14:paraId="15C5A897" w14:textId="77777777" w:rsidR="00BC6853" w:rsidRDefault="00BC6853" w:rsidP="002D3260">
      <w:pPr>
        <w:pStyle w:val="ListParagraph"/>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ListParagraph"/>
        <w:numPr>
          <w:ilvl w:val="1"/>
          <w:numId w:val="52"/>
        </w:numPr>
      </w:pPr>
      <w:r>
        <w:t>Ustanowienie cykli regularnej analizy (kolejnych) obszarów do poprawy oraz wdrażania zmian</w:t>
      </w:r>
    </w:p>
    <w:p w14:paraId="1312F561" w14:textId="77777777" w:rsidR="00BC6853" w:rsidRDefault="00BC6853" w:rsidP="002D3260">
      <w:pPr>
        <w:pStyle w:val="ListParagraph"/>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ListParagraph"/>
        <w:numPr>
          <w:ilvl w:val="1"/>
          <w:numId w:val="52"/>
        </w:numPr>
      </w:pPr>
      <w:r>
        <w:t>Ustanowienie sposobów transparentnego gromadzenia wiedzy (w zakresie działań doskonalących)</w:t>
      </w:r>
    </w:p>
    <w:p w14:paraId="46B1F95F" w14:textId="77777777" w:rsidR="00BC6853" w:rsidRDefault="00BC6853" w:rsidP="002D3260">
      <w:pPr>
        <w:pStyle w:val="ListParagraph"/>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ListParagraph"/>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an Szefler" w:date="2025-05-29T18:12:00Z" w:initials="JS">
    <w:p w14:paraId="7BF1D6D8" w14:textId="77777777" w:rsidR="00DE61CC" w:rsidRDefault="00DE61CC" w:rsidP="00DE61CC">
      <w:pPr>
        <w:pStyle w:val="CommentText"/>
      </w:pPr>
      <w:r>
        <w:rPr>
          <w:rStyle w:val="CommentReference"/>
        </w:rPr>
        <w:annotationRef/>
      </w:r>
      <w:r>
        <w:t>Czy sunąć odniesienia do PKA jako, że monografia ma być anglojęzyczna?</w:t>
      </w:r>
    </w:p>
  </w:comment>
  <w:comment w:id="85" w:author="Jan Szefler" w:date="2025-05-29T18:00:00Z" w:initials="JS">
    <w:p w14:paraId="0AA98530" w14:textId="64248FDF" w:rsidR="0067618A" w:rsidRDefault="0067618A">
      <w:pPr>
        <w:pStyle w:val="CommentText"/>
      </w:pPr>
      <w:r>
        <w:rPr>
          <w:rStyle w:val="CommentReference"/>
        </w:rPr>
        <w:annotationRef/>
      </w:r>
      <w:r>
        <w:t>Przerobić na tabelkę na podstawie oryginału</w:t>
      </w:r>
    </w:p>
  </w:comment>
  <w:comment w:id="86" w:author="Jan Szefler" w:date="2025-05-29T18:04:00Z" w:initials="JS">
    <w:p w14:paraId="397828F0" w14:textId="75A4640A" w:rsidR="00603F68" w:rsidRDefault="00603F68">
      <w:pPr>
        <w:pStyle w:val="CommentText"/>
      </w:pPr>
      <w:r>
        <w:rPr>
          <w:rStyle w:val="CommentReference"/>
        </w:rPr>
        <w:annotationRef/>
      </w:r>
      <w:r>
        <w:t>Podobnie jak wyżej, przerobić na tabelę</w:t>
      </w:r>
    </w:p>
  </w:comment>
  <w:comment w:id="93"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94"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116" w:author="Jan Szefler" w:date="2025-05-29T18:07:00Z" w:initials="JS">
    <w:p w14:paraId="3E9ECEF7" w14:textId="03D59FAD" w:rsidR="00603F68" w:rsidRDefault="00603F68">
      <w:pPr>
        <w:pStyle w:val="CommentText"/>
      </w:pPr>
      <w:r>
        <w:rPr>
          <w:rStyle w:val="CommentReference"/>
        </w:rPr>
        <w:annotationRef/>
      </w:r>
      <w:r>
        <w:t>Przerabiając na wersję angielską uzupełnić ze źródeł o niektóre pominięte metody</w:t>
      </w:r>
    </w:p>
  </w:comment>
  <w:comment w:id="133"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123" w:author="Jan Szefler" w:date="2025-05-29T18:09:00Z" w:initials="JS">
    <w:p w14:paraId="355B6559" w14:textId="178043D0" w:rsidR="00603F68" w:rsidRDefault="00603F68">
      <w:pPr>
        <w:pStyle w:val="CommentText"/>
      </w:pPr>
      <w:r>
        <w:rPr>
          <w:rStyle w:val="CommentReference"/>
        </w:rPr>
        <w:annotationRef/>
      </w:r>
      <w:r>
        <w:t>Cały fragment o komunikacji z interesariuszami jest być może do usunięcia?</w:t>
      </w:r>
    </w:p>
  </w:comment>
  <w:comment w:id="144" w:author="Jan Szefler" w:date="2025-05-29T18:12:00Z" w:initials="JS">
    <w:p w14:paraId="2EB64506" w14:textId="6502716A" w:rsidR="00603F68" w:rsidRDefault="00603F68">
      <w:pPr>
        <w:pStyle w:val="CommentText"/>
      </w:pPr>
      <w:r>
        <w:rPr>
          <w:rStyle w:val="CommentReference"/>
        </w:rPr>
        <w:annotationRef/>
      </w:r>
      <w:r>
        <w:t>Czy sunąć odniesienia do PKA jako, że monografia ma być anglojęzyczna?</w:t>
      </w:r>
    </w:p>
  </w:comment>
  <w:comment w:id="151" w:author="Jan Szefler" w:date="2025-05-29T18:14:00Z" w:initials="JS">
    <w:p w14:paraId="28922645" w14:textId="6A4BE8F5" w:rsidR="009D549F" w:rsidRDefault="009D549F">
      <w:pPr>
        <w:pStyle w:val="CommentText"/>
      </w:pPr>
      <w:r>
        <w:rPr>
          <w:rStyle w:val="CommentReference"/>
        </w:rPr>
        <w:annotationRef/>
      </w:r>
      <w:r>
        <w:t>Czy usunąc odniesienia i analizy dot kryteriów PKA ze względu na anglojęzyczny charakter monografii?</w:t>
      </w:r>
    </w:p>
  </w:comment>
  <w:comment w:id="164" w:author="Jan Szefler" w:date="2025-06-05T16:18:00Z" w:initials="JS">
    <w:p w14:paraId="138BFFD1" w14:textId="78C4008D" w:rsidR="00031F08" w:rsidRDefault="00031F08">
      <w:pPr>
        <w:pStyle w:val="CommentText"/>
      </w:pPr>
      <w:r>
        <w:rPr>
          <w:rStyle w:val="CommentReference"/>
        </w:rPr>
        <w:annotationRef/>
      </w:r>
      <w:r>
        <w:t>Na ile szczegółowo odnosić się do badań jakościowych w monografii? Są to badania interesariuszy, ale nie mają ścisłego związku z opracowaniem modelu SSDQM</w:t>
      </w:r>
    </w:p>
  </w:comment>
  <w:comment w:id="169" w:author="Jan Szefler" w:date="2025-05-29T18:16:00Z" w:initials="JS">
    <w:p w14:paraId="7D34DEE9" w14:textId="7BD75650" w:rsidR="009D549F" w:rsidRDefault="009D549F">
      <w:pPr>
        <w:pStyle w:val="CommentText"/>
      </w:pPr>
      <w:r>
        <w:rPr>
          <w:rStyle w:val="CommentReference"/>
        </w:rPr>
        <w:annotationRef/>
      </w:r>
      <w:r>
        <w:t>Na ile szczegółowo odnosić się do badań jakościowych w monografii? Są to badania interesariuszy, ale nie mają ścisłego związku z opracowaniem modelu SSDQM</w:t>
      </w:r>
    </w:p>
  </w:comment>
  <w:comment w:id="185" w:author="Jan Szefler" w:date="2025-06-05T16:18:00Z" w:initials="JS">
    <w:p w14:paraId="6EBCF933" w14:textId="70D4132A" w:rsidR="00031F08" w:rsidRDefault="00031F08">
      <w:pPr>
        <w:pStyle w:val="CommentText"/>
      </w:pPr>
      <w:r>
        <w:rPr>
          <w:rStyle w:val="CommentReference"/>
        </w:rPr>
        <w:annotationRef/>
      </w:r>
      <w:r>
        <w:t>Na ile szczegółowo odnosić się do badań ilościowych w monografii? Są to badania interesariuszy, ale nie mają ścisłego związku z opracowaniem modelu SSDQM</w:t>
      </w:r>
    </w:p>
  </w:comment>
  <w:comment w:id="194" w:author="Jan Szefler" w:date="2025-06-05T16:19:00Z" w:initials="JS">
    <w:p w14:paraId="12F01FA8" w14:textId="4E57A1FA" w:rsidR="00031F08" w:rsidRDefault="00031F08">
      <w:pPr>
        <w:pStyle w:val="CommentText"/>
      </w:pPr>
      <w:r>
        <w:rPr>
          <w:rStyle w:val="CommentReference"/>
        </w:rPr>
        <w:annotationRef/>
      </w:r>
      <w:r>
        <w:t>Na ile szczegółowo odnosić się do badań ilościowych w monografii? Są to badania interesariuszy, ale nie mają ścisłego związku z opracowaniem modelu SSDQM</w:t>
      </w:r>
    </w:p>
  </w:comment>
  <w:comment w:id="195"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206" w:author="Jan Szefler" w:date="2025-06-05T16:19:00Z" w:initials="JS">
    <w:p w14:paraId="73E954E7" w14:textId="7B3191CD" w:rsidR="00031F08" w:rsidRDefault="00031F08">
      <w:pPr>
        <w:pStyle w:val="CommentText"/>
      </w:pPr>
      <w:r>
        <w:rPr>
          <w:rStyle w:val="CommentReference"/>
        </w:rPr>
        <w:annotationRef/>
      </w:r>
      <w:r>
        <w:t>Na ile szczegółowo odnosić się do badań ilościowych w monografii? Są to badania interesariuszy, ale nie mają ścisłego związku z opracowaniem modelu SSDQM</w:t>
      </w:r>
    </w:p>
  </w:comment>
  <w:comment w:id="251" w:author="Jan Szefler" w:date="2025-06-05T16:20:00Z" w:initials="JS">
    <w:p w14:paraId="2A156594" w14:textId="66570DA3" w:rsidR="00031F08" w:rsidRDefault="00031F08">
      <w:pPr>
        <w:pStyle w:val="CommentText"/>
      </w:pPr>
      <w:r>
        <w:rPr>
          <w:rStyle w:val="CommentReference"/>
        </w:rPr>
        <w:annotationRef/>
      </w:r>
      <w:r>
        <w:rPr>
          <w:rStyle w:val="CommentReference"/>
        </w:rPr>
        <w:t>Tu proponuję odnieść się tylko do rezultatów badań ilościowych gdzie stwierdzono zależność techniczna/nietechnicza, a zarobki i satysfakcja.</w:t>
      </w:r>
      <w:r>
        <w:rPr>
          <w:rStyle w:val="CommentReference"/>
        </w:rPr>
        <w:br/>
        <w:t>Ew. procedura badania (ew. również analizy wyników) do przedstawienia w formie diagramu przepływu / narzędzia pomiarowego.</w:t>
      </w:r>
    </w:p>
  </w:comment>
  <w:comment w:id="296" w:author="Jan Szefler" w:date="2025-06-05T16:23:00Z" w:initials="JS">
    <w:p w14:paraId="34B31376" w14:textId="2EAC6539" w:rsidR="00031F08" w:rsidRDefault="00031F08">
      <w:pPr>
        <w:pStyle w:val="CommentText"/>
      </w:pPr>
      <w:r>
        <w:rPr>
          <w:rStyle w:val="CommentReference"/>
        </w:rPr>
        <w:annotationRef/>
      </w:r>
      <w:r>
        <w:t>Z tego tylko nawiązać do stwierdzonych prawdopodobnych zależności między satysfakcją w niektórych grupach, a IWRA, itd.</w:t>
      </w:r>
    </w:p>
  </w:comment>
  <w:comment w:id="297"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328" w:author="Jan Szefler" w:date="2025-06-05T16:24:00Z" w:initials="JS">
    <w:p w14:paraId="26B3F661" w14:textId="0DEC72A6" w:rsidR="00031F08" w:rsidRPr="00031F08" w:rsidRDefault="00031F08">
      <w:pPr>
        <w:pStyle w:val="CommentText"/>
        <w:rPr>
          <w:lang w:val="en-GB"/>
        </w:rPr>
      </w:pPr>
      <w:r>
        <w:rPr>
          <w:rStyle w:val="CommentReference"/>
        </w:rPr>
        <w:annotationRef/>
      </w:r>
      <w:r w:rsidRPr="00031F08">
        <w:rPr>
          <w:lang w:val="en-GB"/>
        </w:rPr>
        <w:t>Coś w rodzaju: place of stakeholders’ f</w:t>
      </w:r>
      <w:r>
        <w:rPr>
          <w:lang w:val="en-GB"/>
        </w:rPr>
        <w:t>eedback in management system (TQM/EOMS/ISO 21001)</w:t>
      </w:r>
    </w:p>
  </w:comment>
  <w:comment w:id="338"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373" w:author="Jan Paweł Szefler" w:date="2024-05-10T20:03:00Z" w:initials="JS">
    <w:p w14:paraId="38D3CC44" w14:textId="1B28BD7D" w:rsidR="00676155" w:rsidRDefault="00676155">
      <w:pPr>
        <w:pStyle w:val="CommentText"/>
      </w:pPr>
      <w:r>
        <w:rPr>
          <w:rStyle w:val="CommentReference"/>
        </w:rPr>
        <w:annotationRef/>
      </w:r>
      <w:r>
        <w:t>znaleźć min. 10 stron do redukcji</w:t>
      </w:r>
    </w:p>
  </w:comment>
  <w:comment w:id="401"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F1D6D8" w15:done="0"/>
  <w15:commentEx w15:paraId="0AA98530" w15:done="0"/>
  <w15:commentEx w15:paraId="397828F0" w15:done="0"/>
  <w15:commentEx w15:paraId="132B0310" w15:done="0"/>
  <w15:commentEx w15:paraId="2B682DC9" w15:done="0"/>
  <w15:commentEx w15:paraId="3E9ECEF7" w15:done="0"/>
  <w15:commentEx w15:paraId="74758B22" w15:done="0"/>
  <w15:commentEx w15:paraId="355B6559" w15:done="0"/>
  <w15:commentEx w15:paraId="2EB64506" w15:done="0"/>
  <w15:commentEx w15:paraId="28922645" w15:done="0"/>
  <w15:commentEx w15:paraId="138BFFD1" w15:done="0"/>
  <w15:commentEx w15:paraId="7D34DEE9" w15:done="0"/>
  <w15:commentEx w15:paraId="6EBCF933" w15:done="0"/>
  <w15:commentEx w15:paraId="12F01FA8" w15:done="0"/>
  <w15:commentEx w15:paraId="3019F10F" w15:done="0"/>
  <w15:commentEx w15:paraId="73E954E7" w15:done="0"/>
  <w15:commentEx w15:paraId="2A156594" w15:done="0"/>
  <w15:commentEx w15:paraId="34B31376" w15:done="0"/>
  <w15:commentEx w15:paraId="5A0470A1" w15:done="0"/>
  <w15:commentEx w15:paraId="26B3F66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DEF248" w16cex:dateUtc="2025-05-29T16:12:00Z"/>
  <w16cex:commentExtensible w16cex:durableId="343143CC" w16cex:dateUtc="2025-05-29T16:00:00Z"/>
  <w16cex:commentExtensible w16cex:durableId="066BA02C" w16cex:dateUtc="2025-05-29T16:04:00Z"/>
  <w16cex:commentExtensible w16cex:durableId="22DCA7DF" w16cex:dateUtc="2024-01-02T20:10:00Z"/>
  <w16cex:commentExtensible w16cex:durableId="45E4C873" w16cex:dateUtc="2024-01-02T20:27:00Z"/>
  <w16cex:commentExtensible w16cex:durableId="429BC0D0" w16cex:dateUtc="2025-05-29T16:07:00Z"/>
  <w16cex:commentExtensible w16cex:durableId="37528AD8" w16cex:dateUtc="2024-01-24T14:07:00Z"/>
  <w16cex:commentExtensible w16cex:durableId="75B6BF19" w16cex:dateUtc="2025-05-29T16:09:00Z"/>
  <w16cex:commentExtensible w16cex:durableId="6898EE55" w16cex:dateUtc="2025-05-29T16:12:00Z"/>
  <w16cex:commentExtensible w16cex:durableId="5630B6AE" w16cex:dateUtc="2025-05-29T16:14:00Z"/>
  <w16cex:commentExtensible w16cex:durableId="5B484F7A" w16cex:dateUtc="2025-06-05T14:18:00Z"/>
  <w16cex:commentExtensible w16cex:durableId="6C23B137" w16cex:dateUtc="2025-05-29T16:16:00Z"/>
  <w16cex:commentExtensible w16cex:durableId="7BB680F3" w16cex:dateUtc="2025-06-05T14:18:00Z"/>
  <w16cex:commentExtensible w16cex:durableId="3FACE920" w16cex:dateUtc="2025-06-05T14:19:00Z"/>
  <w16cex:commentExtensible w16cex:durableId="283A0242" w16cex:dateUtc="2023-06-18T20:22:00Z"/>
  <w16cex:commentExtensible w16cex:durableId="40FA2ACC" w16cex:dateUtc="2025-06-05T14:19:00Z"/>
  <w16cex:commentExtensible w16cex:durableId="7E1F7507" w16cex:dateUtc="2025-06-05T14:20:00Z"/>
  <w16cex:commentExtensible w16cex:durableId="31BA7EEF" w16cex:dateUtc="2025-06-05T14:23:00Z"/>
  <w16cex:commentExtensible w16cex:durableId="28345906" w16cex:dateUtc="2023-06-14T13:19:00Z"/>
  <w16cex:commentExtensible w16cex:durableId="1E1761BF" w16cex:dateUtc="2025-06-05T14:24: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F1D6D8" w16cid:durableId="3BDEF248"/>
  <w16cid:commentId w16cid:paraId="0AA98530" w16cid:durableId="343143CC"/>
  <w16cid:commentId w16cid:paraId="397828F0" w16cid:durableId="066BA02C"/>
  <w16cid:commentId w16cid:paraId="132B0310" w16cid:durableId="22DCA7DF"/>
  <w16cid:commentId w16cid:paraId="2B682DC9" w16cid:durableId="45E4C873"/>
  <w16cid:commentId w16cid:paraId="3E9ECEF7" w16cid:durableId="429BC0D0"/>
  <w16cid:commentId w16cid:paraId="74758B22" w16cid:durableId="37528AD8"/>
  <w16cid:commentId w16cid:paraId="355B6559" w16cid:durableId="75B6BF19"/>
  <w16cid:commentId w16cid:paraId="2EB64506" w16cid:durableId="6898EE55"/>
  <w16cid:commentId w16cid:paraId="28922645" w16cid:durableId="5630B6AE"/>
  <w16cid:commentId w16cid:paraId="138BFFD1" w16cid:durableId="5B484F7A"/>
  <w16cid:commentId w16cid:paraId="7D34DEE9" w16cid:durableId="6C23B137"/>
  <w16cid:commentId w16cid:paraId="6EBCF933" w16cid:durableId="7BB680F3"/>
  <w16cid:commentId w16cid:paraId="12F01FA8" w16cid:durableId="3FACE920"/>
  <w16cid:commentId w16cid:paraId="3019F10F" w16cid:durableId="283A0242"/>
  <w16cid:commentId w16cid:paraId="73E954E7" w16cid:durableId="40FA2ACC"/>
  <w16cid:commentId w16cid:paraId="2A156594" w16cid:durableId="7E1F7507"/>
  <w16cid:commentId w16cid:paraId="34B31376" w16cid:durableId="31BA7EEF"/>
  <w16cid:commentId w16cid:paraId="5A0470A1" w16cid:durableId="28345906"/>
  <w16cid:commentId w16cid:paraId="26B3F661" w16cid:durableId="1E1761BF"/>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31EB99" w14:textId="77777777" w:rsidR="0027597F" w:rsidRDefault="0027597F" w:rsidP="00807180">
      <w:pPr>
        <w:spacing w:line="240" w:lineRule="auto"/>
      </w:pPr>
      <w:r>
        <w:separator/>
      </w:r>
    </w:p>
  </w:endnote>
  <w:endnote w:type="continuationSeparator" w:id="0">
    <w:p w14:paraId="1198C06D" w14:textId="77777777" w:rsidR="0027597F" w:rsidRDefault="0027597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D7374E" w14:textId="77777777" w:rsidR="0027597F" w:rsidRDefault="0027597F" w:rsidP="00807180">
      <w:pPr>
        <w:spacing w:line="240" w:lineRule="auto"/>
      </w:pPr>
      <w:r>
        <w:separator/>
      </w:r>
    </w:p>
  </w:footnote>
  <w:footnote w:type="continuationSeparator" w:id="0">
    <w:p w14:paraId="494BC0D5" w14:textId="77777777" w:rsidR="0027597F" w:rsidRDefault="0027597F" w:rsidP="00807180">
      <w:pPr>
        <w:spacing w:line="240" w:lineRule="auto"/>
      </w:pPr>
      <w:r>
        <w:continuationSeparator/>
      </w:r>
    </w:p>
  </w:footnote>
  <w:footnote w:id="1">
    <w:p w14:paraId="2638F953" w14:textId="77777777" w:rsidR="001E2BB4" w:rsidRDefault="001E2BB4" w:rsidP="001E2BB4">
      <w:pPr>
        <w:pStyle w:val="FootnoteText"/>
      </w:pPr>
      <w:r w:rsidRPr="00001D48">
        <w:rPr>
          <w:rStyle w:val="FootnoteReference"/>
        </w:rPr>
        <w:footnoteRef/>
      </w:r>
      <w:r>
        <w:t xml:space="preserve"> Określenie „lider opinii”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fldChar w:fldCharType="begin" w:fldLock="1"/>
      </w:r>
      <w:r>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fldChar w:fldCharType="separate"/>
      </w:r>
      <w:r w:rsidRPr="000121CA">
        <w:rPr>
          <w:noProof/>
        </w:rPr>
        <w:t>(Bendkowski, 2016, s. 13)</w:t>
      </w:r>
      <w:r>
        <w:fldChar w:fldCharType="end"/>
      </w:r>
      <w:r>
        <w:t>.</w:t>
      </w:r>
    </w:p>
  </w:footnote>
  <w:footnote w:id="2">
    <w:p w14:paraId="3DF5F2E7" w14:textId="77777777" w:rsidR="00DE61CC" w:rsidRDefault="00DE61CC" w:rsidP="00DE61CC">
      <w:pPr>
        <w:pStyle w:val="FootnoteText"/>
      </w:pPr>
      <w:r w:rsidRPr="00001D48">
        <w:rPr>
          <w:rStyle w:val="FootnoteReference"/>
        </w:rPr>
        <w:footnoteRef/>
      </w:r>
      <w:r>
        <w:t xml:space="preserve"> SJK – Standard Jakości Kształcenia, wg numeracji załącznika nr 2 do Statutu PKA</w:t>
      </w:r>
    </w:p>
  </w:footnote>
  <w:footnote w:id="3">
    <w:p w14:paraId="1F745924" w14:textId="77777777" w:rsidR="00DE61CC" w:rsidRDefault="00DE61CC" w:rsidP="00DE61CC">
      <w:pPr>
        <w:pStyle w:val="FootnoteText"/>
      </w:pPr>
      <w:r w:rsidRPr="00001D48">
        <w:rPr>
          <w:rStyle w:val="FootnoteReference"/>
        </w:rPr>
        <w:footnoteRef/>
      </w:r>
      <w:r>
        <w:t xml:space="preserve"> SZOE – System Zarządzania Organizacją Edukacyjną – tłumaczenie angielskiego określenia EOMS (Educational Organization Management System) powszechnie używanego w ramach normy ISO 21001:2018</w:t>
      </w:r>
    </w:p>
  </w:footnote>
  <w:footnote w:id="4">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9FD2D44" w14:textId="74DFBF7B" w:rsidR="007E5540" w:rsidRDefault="007E5540">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4F63F9D" w14:textId="2D6C6931" w:rsidR="00EF0FC6" w:rsidRDefault="00EF0FC6">
      <w:pPr>
        <w:pStyle w:val="FootnoteText"/>
      </w:pPr>
      <w:r w:rsidRPr="00001D48">
        <w:rPr>
          <w:rStyle w:val="FootnoteReference"/>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7">
    <w:p w14:paraId="7EBE9F1F" w14:textId="655060BD" w:rsidR="009A7905" w:rsidRDefault="009A7905">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8">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9">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10">
    <w:p w14:paraId="58F94D8A" w14:textId="7C1E3812"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11">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12">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Educational Organization Management System) powszechnie używanego w ramach normy ISO 21001:2018</w:t>
      </w:r>
    </w:p>
  </w:footnote>
  <w:footnote w:id="13">
    <w:p w14:paraId="6BB124DB" w14:textId="77777777" w:rsidR="003C08E8" w:rsidRPr="002D2DF1" w:rsidRDefault="003C08E8" w:rsidP="003C08E8">
      <w:pPr>
        <w:pStyle w:val="Default"/>
        <w:rPr>
          <w:rFonts w:ascii="Arial" w:hAnsi="Arial" w:cs="Arial"/>
          <w:sz w:val="18"/>
          <w:szCs w:val="18"/>
        </w:rPr>
      </w:pPr>
      <w:r w:rsidRPr="00001D48">
        <w:rPr>
          <w:rStyle w:val="FootnoteReference"/>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4">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15">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16">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7">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18">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19">
    <w:p w14:paraId="1FA7AAB7" w14:textId="77777777"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0">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1">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22">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23">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24">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25">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6">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27">
    <w:p w14:paraId="32DB9866" w14:textId="679E93B3" w:rsidR="00D947AB" w:rsidRDefault="00D947AB">
      <w:pPr>
        <w:pStyle w:val="FootnoteText"/>
      </w:pPr>
      <w:r w:rsidRPr="00001D48">
        <w:rPr>
          <w:rStyle w:val="FootnoteReference"/>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28">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29">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30">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31">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32">
    <w:p w14:paraId="2967BFC4" w14:textId="77777777" w:rsidR="00E3060F" w:rsidRDefault="00E3060F">
      <w:pPr>
        <w:pStyle w:val="FootnoteText"/>
      </w:pPr>
      <w:r w:rsidRPr="00001D48">
        <w:rPr>
          <w:rStyle w:val="FootnoteReference"/>
        </w:rPr>
        <w:footnoteRef/>
      </w:r>
      <w:r>
        <w:t xml:space="preserve"> stan na dzień 06.04.2024</w:t>
      </w:r>
    </w:p>
  </w:footnote>
  <w:footnote w:id="33">
    <w:p w14:paraId="36176C4B" w14:textId="4E2921E6" w:rsidR="008A61F3" w:rsidRDefault="008A61F3">
      <w:pPr>
        <w:pStyle w:val="FootnoteText"/>
      </w:pPr>
      <w:r>
        <w:rPr>
          <w:rStyle w:val="FootnoteReference"/>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34">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2CA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EEB"/>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BB4"/>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137286"/>
    <w:pPr>
      <w:keepNext/>
      <w:keepLines/>
      <w:pageBreakBefore/>
      <w:numPr>
        <w:numId w:val="11"/>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137286"/>
    <w:rPr>
      <w:rFonts w:ascii="Arial" w:hAnsi="Arial"/>
      <w:b/>
      <w:bCs/>
      <w:caps/>
      <w:sz w:val="24"/>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70</TotalTime>
  <Pages>306</Pages>
  <Words>184017</Words>
  <Characters>1104108</Characters>
  <Application>Microsoft Office Word</Application>
  <DocSecurity>0</DocSecurity>
  <Lines>9200</Lines>
  <Paragraphs>257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28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58</cp:revision>
  <cp:lastPrinted>2024-05-10T18:45:00Z</cp:lastPrinted>
  <dcterms:created xsi:type="dcterms:W3CDTF">2021-05-09T13:07:00Z</dcterms:created>
  <dcterms:modified xsi:type="dcterms:W3CDTF">2025-06-24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